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themeColor="background1"/>
  <w:body>
    <w:p w14:paraId="60ADE708" w14:textId="3D2C6498" w:rsidR="00344A83" w:rsidRDefault="00344A83" w:rsidP="00344A83">
      <w:pPr>
        <w:adjustRightInd w:val="0"/>
        <w:snapToGrid w:val="0"/>
        <w:spacing w:line="480" w:lineRule="auto"/>
        <w:jc w:val="center"/>
        <w:rPr>
          <w:rFonts w:ascii="Times New Roman" w:hAnsi="Times New Roman" w:cs="Times New Roman"/>
          <w:b/>
          <w:bCs/>
          <w:color w:val="000000" w:themeColor="text1"/>
        </w:rPr>
      </w:pPr>
      <w:r w:rsidRPr="00344A83">
        <w:rPr>
          <w:rFonts w:ascii="Times New Roman" w:hAnsi="Times New Roman" w:cs="Times New Roman" w:hint="eastAsia"/>
          <w:b/>
          <w:bCs/>
          <w:color w:val="000000" w:themeColor="text1"/>
          <w:lang w:eastAsia="zh-CN"/>
        </w:rPr>
        <w:t>Perceived and Measured Associations Between Attractiveness and Key Traits: A Bayesian Meta-Analysis</w:t>
      </w:r>
    </w:p>
    <w:p w14:paraId="0A84FD85" w14:textId="77777777" w:rsidR="00344A83" w:rsidRPr="00A81050" w:rsidRDefault="00344A83" w:rsidP="00344A83">
      <w:pPr>
        <w:adjustRightInd w:val="0"/>
        <w:snapToGrid w:val="0"/>
        <w:spacing w:line="480" w:lineRule="auto"/>
        <w:jc w:val="center"/>
        <w:rPr>
          <w:rFonts w:ascii="Times New Roman" w:hAnsi="Times New Roman" w:cs="Times New Roman"/>
          <w:b/>
          <w:bCs/>
          <w:color w:val="000000" w:themeColor="text1"/>
        </w:rPr>
      </w:pPr>
    </w:p>
    <w:p w14:paraId="2AFE821A" w14:textId="77777777" w:rsidR="00344A83" w:rsidRPr="00994FFD" w:rsidRDefault="00344A83" w:rsidP="00344A83">
      <w:pPr>
        <w:adjustRightInd w:val="0"/>
        <w:snapToGrid w:val="0"/>
        <w:spacing w:line="480" w:lineRule="auto"/>
        <w:jc w:val="center"/>
        <w:rPr>
          <w:rFonts w:ascii="Times New Roman" w:hAnsi="Times New Roman" w:cs="Times New Roman"/>
          <w:vertAlign w:val="superscript"/>
          <w:lang w:eastAsia="zh-CN"/>
        </w:rPr>
      </w:pPr>
      <w:r>
        <w:rPr>
          <w:rFonts w:ascii="Times New Roman" w:hAnsi="Times New Roman" w:cs="Times New Roman" w:hint="eastAsia"/>
          <w:lang w:eastAsia="zh-CN"/>
        </w:rPr>
        <w:t xml:space="preserve">Junsong </w:t>
      </w:r>
      <w:proofErr w:type="spellStart"/>
      <w:r>
        <w:rPr>
          <w:rFonts w:ascii="Times New Roman" w:hAnsi="Times New Roman" w:cs="Times New Roman" w:hint="eastAsia"/>
          <w:lang w:eastAsia="zh-CN"/>
        </w:rPr>
        <w:t>Lu</w:t>
      </w:r>
      <w:r w:rsidRPr="00994FFD">
        <w:rPr>
          <w:rFonts w:ascii="Times New Roman" w:hAnsi="Times New Roman" w:cs="Times New Roman"/>
          <w:vertAlign w:val="superscript"/>
        </w:rPr>
        <w:t>1</w:t>
      </w:r>
      <w:proofErr w:type="spellEnd"/>
      <w:r>
        <w:rPr>
          <w:rFonts w:ascii="Times New Roman" w:hAnsi="Times New Roman" w:cs="Times New Roman"/>
          <w:vertAlign w:val="superscript"/>
        </w:rPr>
        <w:t>*</w:t>
      </w:r>
      <w:r w:rsidRPr="00994FFD">
        <w:rPr>
          <w:rFonts w:ascii="Times New Roman" w:hAnsi="Times New Roman" w:cs="Times New Roman"/>
        </w:rPr>
        <w:t xml:space="preserve">, </w:t>
      </w:r>
      <w:proofErr w:type="spellStart"/>
      <w:r>
        <w:rPr>
          <w:rFonts w:ascii="Times New Roman" w:hAnsi="Times New Roman" w:cs="Times New Roman" w:hint="eastAsia"/>
          <w:lang w:eastAsia="zh-CN"/>
        </w:rPr>
        <w:t>Chujun</w:t>
      </w:r>
      <w:proofErr w:type="spellEnd"/>
      <w:r>
        <w:rPr>
          <w:rFonts w:ascii="Times New Roman" w:hAnsi="Times New Roman" w:cs="Times New Roman" w:hint="eastAsia"/>
          <w:lang w:eastAsia="zh-CN"/>
        </w:rPr>
        <w:t xml:space="preserve"> </w:t>
      </w:r>
      <w:proofErr w:type="spellStart"/>
      <w:r>
        <w:rPr>
          <w:rFonts w:ascii="Times New Roman" w:hAnsi="Times New Roman" w:cs="Times New Roman" w:hint="eastAsia"/>
          <w:lang w:eastAsia="zh-CN"/>
        </w:rPr>
        <w:t>Lin</w:t>
      </w:r>
      <w:r>
        <w:rPr>
          <w:rFonts w:ascii="Times New Roman" w:hAnsi="Times New Roman" w:cs="Times New Roman" w:hint="eastAsia"/>
          <w:vertAlign w:val="superscript"/>
          <w:lang w:eastAsia="zh-CN"/>
        </w:rPr>
        <w:t>1</w:t>
      </w:r>
      <w:proofErr w:type="spellEnd"/>
    </w:p>
    <w:p w14:paraId="00D1EE6D" w14:textId="77777777" w:rsidR="00344A83" w:rsidRPr="00A81050" w:rsidRDefault="00344A83" w:rsidP="00344A83">
      <w:pPr>
        <w:adjustRightInd w:val="0"/>
        <w:snapToGrid w:val="0"/>
        <w:spacing w:line="480" w:lineRule="auto"/>
        <w:jc w:val="center"/>
        <w:rPr>
          <w:rFonts w:ascii="Times New Roman" w:hAnsi="Times New Roman" w:cs="Times New Roman"/>
          <w:color w:val="000000" w:themeColor="text1"/>
          <w:lang w:eastAsia="zh-CN"/>
        </w:rPr>
      </w:pPr>
      <w:r w:rsidRPr="00994FFD">
        <w:rPr>
          <w:rFonts w:ascii="Times New Roman" w:hAnsi="Times New Roman" w:cs="Times New Roman"/>
          <w:vertAlign w:val="superscript"/>
        </w:rPr>
        <w:t>1</w:t>
      </w:r>
      <w:r w:rsidRPr="00994FFD">
        <w:rPr>
          <w:rFonts w:ascii="Times New Roman" w:hAnsi="Times New Roman" w:cs="Times New Roman"/>
        </w:rPr>
        <w:t xml:space="preserve"> </w:t>
      </w:r>
      <w:r w:rsidRPr="00A81050">
        <w:rPr>
          <w:rFonts w:ascii="Times New Roman" w:hAnsi="Times New Roman" w:cs="Times New Roman"/>
          <w:color w:val="000000" w:themeColor="text1"/>
        </w:rPr>
        <w:t xml:space="preserve">Department of </w:t>
      </w:r>
      <w:r w:rsidRPr="00A81050">
        <w:rPr>
          <w:rFonts w:ascii="Times New Roman" w:hAnsi="Times New Roman" w:cs="Times New Roman" w:hint="eastAsia"/>
          <w:color w:val="000000" w:themeColor="text1"/>
          <w:lang w:eastAsia="zh-CN"/>
        </w:rPr>
        <w:t>Psychology</w:t>
      </w:r>
      <w:r w:rsidRPr="00A81050">
        <w:rPr>
          <w:rFonts w:ascii="Times New Roman" w:hAnsi="Times New Roman" w:cs="Times New Roman"/>
          <w:color w:val="000000" w:themeColor="text1"/>
        </w:rPr>
        <w:t xml:space="preserve">, </w:t>
      </w:r>
      <w:r w:rsidRPr="00A81050">
        <w:rPr>
          <w:rFonts w:ascii="Times New Roman" w:hAnsi="Times New Roman" w:cs="Times New Roman" w:hint="eastAsia"/>
          <w:color w:val="000000" w:themeColor="text1"/>
          <w:lang w:eastAsia="zh-CN"/>
        </w:rPr>
        <w:t>University of California San Diego</w:t>
      </w:r>
    </w:p>
    <w:p w14:paraId="10B469F2" w14:textId="77777777" w:rsidR="00344A83" w:rsidRPr="00A81050" w:rsidRDefault="00344A83" w:rsidP="00344A83">
      <w:pPr>
        <w:adjustRightInd w:val="0"/>
        <w:snapToGrid w:val="0"/>
        <w:spacing w:line="480" w:lineRule="auto"/>
        <w:rPr>
          <w:rFonts w:ascii="Times New Roman" w:hAnsi="Times New Roman" w:cs="Times New Roman"/>
          <w:b/>
          <w:bCs/>
          <w:color w:val="000000" w:themeColor="text1"/>
        </w:rPr>
      </w:pPr>
    </w:p>
    <w:p w14:paraId="7451320B" w14:textId="77777777" w:rsidR="00344A83" w:rsidRPr="00A81050" w:rsidRDefault="00344A83" w:rsidP="00344A83">
      <w:pPr>
        <w:adjustRightInd w:val="0"/>
        <w:snapToGrid w:val="0"/>
        <w:spacing w:line="480" w:lineRule="auto"/>
        <w:rPr>
          <w:rFonts w:ascii="Times New Roman" w:hAnsi="Times New Roman" w:cs="Times New Roman"/>
          <w:b/>
          <w:bCs/>
          <w:color w:val="000000" w:themeColor="text1"/>
        </w:rPr>
      </w:pPr>
    </w:p>
    <w:p w14:paraId="69F9C020" w14:textId="77777777" w:rsidR="00344A83" w:rsidRPr="00A81050" w:rsidRDefault="00344A83" w:rsidP="00344A83">
      <w:pPr>
        <w:adjustRightInd w:val="0"/>
        <w:snapToGrid w:val="0"/>
        <w:spacing w:line="480" w:lineRule="auto"/>
        <w:jc w:val="center"/>
        <w:rPr>
          <w:rFonts w:ascii="Times New Roman" w:hAnsi="Times New Roman" w:cs="Times New Roman"/>
          <w:bCs/>
          <w:color w:val="000000" w:themeColor="text1"/>
        </w:rPr>
      </w:pPr>
    </w:p>
    <w:p w14:paraId="2D4C720E" w14:textId="77777777" w:rsidR="00344A83" w:rsidRPr="00A81050" w:rsidRDefault="00344A83" w:rsidP="00344A83">
      <w:pPr>
        <w:adjustRightInd w:val="0"/>
        <w:snapToGrid w:val="0"/>
        <w:spacing w:line="480" w:lineRule="auto"/>
        <w:rPr>
          <w:rFonts w:ascii="Times New Roman" w:hAnsi="Times New Roman" w:cs="Times New Roman"/>
          <w:bCs/>
          <w:color w:val="000000" w:themeColor="text1"/>
        </w:rPr>
      </w:pPr>
    </w:p>
    <w:p w14:paraId="68C0422C" w14:textId="77777777" w:rsidR="00344A83" w:rsidRPr="00A81050" w:rsidRDefault="00344A83" w:rsidP="00344A83">
      <w:pPr>
        <w:adjustRightInd w:val="0"/>
        <w:snapToGrid w:val="0"/>
        <w:spacing w:line="480" w:lineRule="auto"/>
        <w:jc w:val="center"/>
        <w:rPr>
          <w:rFonts w:ascii="Times New Roman" w:hAnsi="Times New Roman" w:cs="Times New Roman"/>
          <w:b/>
          <w:color w:val="000000" w:themeColor="text1"/>
        </w:rPr>
      </w:pPr>
      <w:r w:rsidRPr="00A81050">
        <w:rPr>
          <w:rFonts w:ascii="Times New Roman" w:hAnsi="Times New Roman" w:cs="Times New Roman"/>
          <w:b/>
          <w:color w:val="000000" w:themeColor="text1"/>
        </w:rPr>
        <w:t>Author Note</w:t>
      </w:r>
    </w:p>
    <w:p w14:paraId="32B78FF1" w14:textId="77777777" w:rsidR="00344A83" w:rsidRPr="00A81050" w:rsidRDefault="00344A83" w:rsidP="00344A83">
      <w:pPr>
        <w:adjustRightInd w:val="0"/>
        <w:snapToGrid w:val="0"/>
        <w:spacing w:line="480" w:lineRule="auto"/>
        <w:jc w:val="center"/>
        <w:rPr>
          <w:rFonts w:ascii="Times New Roman" w:hAnsi="Times New Roman" w:cs="Times New Roman"/>
          <w:color w:val="000000" w:themeColor="text1"/>
        </w:rPr>
      </w:pPr>
      <w:r w:rsidRPr="00A81050">
        <w:rPr>
          <w:rFonts w:ascii="Times New Roman" w:hAnsi="Times New Roman" w:cs="Times New Roman"/>
          <w:color w:val="000000" w:themeColor="text1"/>
        </w:rPr>
        <w:t xml:space="preserve">Junsong Lu </w:t>
      </w:r>
      <w:r w:rsidRPr="00A81050">
        <w:rPr>
          <w:rFonts w:ascii="Times New Roman" w:hAnsi="Times New Roman" w:cs="Times New Roman"/>
          <w:noProof/>
          <w:color w:val="000000" w:themeColor="text1"/>
        </w:rPr>
        <w:drawing>
          <wp:inline distT="0" distB="0" distL="0" distR="0" wp14:anchorId="7EA346AC" wp14:editId="58DB3FDA">
            <wp:extent cx="152400" cy="15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A81050">
        <w:rPr>
          <w:rFonts w:ascii="Times New Roman" w:hAnsi="Times New Roman" w:cs="Times New Roman"/>
          <w:color w:val="000000" w:themeColor="text1"/>
        </w:rPr>
        <w:t xml:space="preserve"> </w:t>
      </w:r>
      <w:hyperlink r:id="rId6" w:history="1">
        <w:r w:rsidRPr="00A81050">
          <w:rPr>
            <w:rStyle w:val="af0"/>
            <w:rFonts w:ascii="Times New Roman" w:hAnsi="Times New Roman" w:cs="Times New Roman"/>
            <w:color w:val="000000" w:themeColor="text1"/>
          </w:rPr>
          <w:t>https://</w:t>
        </w:r>
        <w:proofErr w:type="spellStart"/>
        <w:r w:rsidRPr="00A81050">
          <w:rPr>
            <w:rStyle w:val="af0"/>
            <w:rFonts w:ascii="Times New Roman" w:hAnsi="Times New Roman" w:cs="Times New Roman"/>
            <w:color w:val="000000" w:themeColor="text1"/>
          </w:rPr>
          <w:t>orcid.org</w:t>
        </w:r>
        <w:proofErr w:type="spellEnd"/>
        <w:r w:rsidRPr="00A81050">
          <w:rPr>
            <w:rStyle w:val="af0"/>
            <w:rFonts w:ascii="Times New Roman" w:hAnsi="Times New Roman" w:cs="Times New Roman"/>
            <w:color w:val="000000" w:themeColor="text1"/>
          </w:rPr>
          <w:t>/0000-0001-6987-6228</w:t>
        </w:r>
      </w:hyperlink>
    </w:p>
    <w:p w14:paraId="18973075" w14:textId="6C197166" w:rsidR="00344A83" w:rsidRPr="00A81050" w:rsidRDefault="00344A83" w:rsidP="00344A83">
      <w:pPr>
        <w:adjustRightInd w:val="0"/>
        <w:snapToGrid w:val="0"/>
        <w:spacing w:line="480" w:lineRule="auto"/>
        <w:jc w:val="center"/>
        <w:rPr>
          <w:rFonts w:ascii="Times New Roman" w:hAnsi="Times New Roman" w:cs="Times New Roman"/>
          <w:color w:val="000000" w:themeColor="text1"/>
          <w:lang w:eastAsia="zh-CN"/>
        </w:rPr>
      </w:pPr>
      <w:r>
        <w:rPr>
          <w:rFonts w:ascii="Times New Roman" w:hAnsi="Times New Roman" w:cs="Times New Roman"/>
          <w:bCs/>
          <w:color w:val="000000" w:themeColor="text1"/>
        </w:rPr>
        <w:t>*</w:t>
      </w:r>
      <w:r w:rsidRPr="00A81050">
        <w:rPr>
          <w:rFonts w:ascii="Times New Roman" w:hAnsi="Times New Roman" w:cs="Times New Roman"/>
          <w:bCs/>
          <w:color w:val="000000" w:themeColor="text1"/>
        </w:rPr>
        <w:t xml:space="preserve">Corresponding author </w:t>
      </w:r>
      <w:r w:rsidRPr="00A81050">
        <w:rPr>
          <w:rFonts w:ascii="Times New Roman" w:hAnsi="Times New Roman" w:cs="Times New Roman"/>
          <w:bCs/>
          <w:i/>
          <w:color w:val="000000" w:themeColor="text1"/>
        </w:rPr>
        <w:t>E-mail address</w:t>
      </w:r>
      <w:r w:rsidRPr="00A81050">
        <w:rPr>
          <w:rFonts w:ascii="Times New Roman" w:hAnsi="Times New Roman" w:cs="Times New Roman"/>
          <w:bCs/>
          <w:color w:val="000000" w:themeColor="text1"/>
        </w:rPr>
        <w:t xml:space="preserve">: </w:t>
      </w:r>
      <w:proofErr w:type="spellStart"/>
      <w:r>
        <w:rPr>
          <w:rFonts w:ascii="Times New Roman" w:hAnsi="Times New Roman" w:cs="Times New Roman" w:hint="eastAsia"/>
          <w:bCs/>
          <w:color w:val="000000" w:themeColor="text1"/>
          <w:lang w:eastAsia="zh-CN"/>
        </w:rPr>
        <w:t>jul140@ucsd.edu</w:t>
      </w:r>
      <w:proofErr w:type="spellEnd"/>
    </w:p>
    <w:p w14:paraId="7B2ABAD0" w14:textId="77777777" w:rsidR="00344A83" w:rsidRPr="00A81050" w:rsidRDefault="00344A83" w:rsidP="00344A83">
      <w:pPr>
        <w:rPr>
          <w:rFonts w:ascii="Times New Roman" w:hAnsi="Times New Roman" w:cs="Times New Roman"/>
          <w:color w:val="000000" w:themeColor="text1"/>
        </w:rPr>
      </w:pPr>
      <w:r w:rsidRPr="00A81050">
        <w:rPr>
          <w:rFonts w:ascii="Times New Roman" w:hAnsi="Times New Roman" w:cs="Times New Roman"/>
          <w:color w:val="000000" w:themeColor="text1"/>
        </w:rPr>
        <w:br w:type="page"/>
      </w:r>
    </w:p>
    <w:p w14:paraId="314DB440" w14:textId="77777777" w:rsidR="00344A83" w:rsidRPr="0027015C" w:rsidRDefault="00344A83" w:rsidP="00344A83">
      <w:pPr>
        <w:pStyle w:val="2"/>
        <w:jc w:val="center"/>
        <w:rPr>
          <w:rFonts w:ascii="Times New Roman" w:hAnsi="Times New Roman" w:cs="Times New Roman"/>
          <w:b/>
          <w:bCs/>
          <w:color w:val="000000" w:themeColor="text1"/>
          <w:sz w:val="24"/>
          <w:szCs w:val="24"/>
        </w:rPr>
      </w:pPr>
      <w:r w:rsidRPr="0027015C">
        <w:rPr>
          <w:rFonts w:ascii="Times New Roman" w:hAnsi="Times New Roman" w:cs="Times New Roman"/>
          <w:b/>
          <w:bCs/>
          <w:color w:val="000000" w:themeColor="text1"/>
          <w:sz w:val="24"/>
          <w:szCs w:val="24"/>
        </w:rPr>
        <w:lastRenderedPageBreak/>
        <w:t>Abstract</w:t>
      </w:r>
    </w:p>
    <w:p w14:paraId="2B024D35" w14:textId="09A712E5" w:rsidR="00344A83" w:rsidRPr="00344A83" w:rsidRDefault="00344A83" w:rsidP="00344A83">
      <w:pPr>
        <w:rPr>
          <w:rFonts w:ascii="Times New Roman" w:hAnsi="Times New Roman" w:cs="Times New Roman"/>
          <w:lang w:eastAsia="zh-CN"/>
        </w:rPr>
      </w:pPr>
      <w:r w:rsidRPr="00344A83">
        <w:rPr>
          <w:rFonts w:ascii="Times New Roman" w:hAnsi="Times New Roman" w:cs="Times New Roman"/>
          <w:lang w:eastAsia="zh-CN"/>
        </w:rPr>
        <w:t>The relationship between attractiveness and a variety of traits, such as intelligence, health, sociability, and dominance, remains a topic of debate in the current literature. This study aims to clarify the equivocal findings surrounding these associations by exploring both the actual correlations and how people perceive them. Specifically, we investigate whether individuals systematically overestimate or underestimate these associations. By combining an analysis of the discrepancies between measured and perceived correlations with a meta-analytic synthesis of their reliability, this research tests competing theories of person perception related to attractiveness and its consequences.</w:t>
      </w:r>
    </w:p>
    <w:p w14:paraId="2545B7A7" w14:textId="06F51C1B" w:rsidR="00344A83" w:rsidRDefault="00344A83" w:rsidP="00344A83">
      <w:pPr>
        <w:pStyle w:val="ae"/>
        <w:rPr>
          <w:rFonts w:ascii="Times New Roman" w:hAnsi="Times New Roman"/>
          <w:color w:val="000000" w:themeColor="text1"/>
          <w:lang w:eastAsia="zh-CN"/>
        </w:rPr>
      </w:pPr>
      <w:r w:rsidRPr="00A81050">
        <w:rPr>
          <w:rFonts w:ascii="Times New Roman" w:hAnsi="Times New Roman" w:hint="eastAsia"/>
          <w:b/>
          <w:i/>
          <w:iCs/>
          <w:color w:val="000000" w:themeColor="text1"/>
          <w:lang w:eastAsia="zh-CN"/>
        </w:rPr>
        <w:t>K</w:t>
      </w:r>
      <w:r w:rsidRPr="00A81050">
        <w:rPr>
          <w:rFonts w:ascii="Times New Roman" w:hAnsi="Times New Roman"/>
          <w:b/>
          <w:i/>
          <w:iCs/>
          <w:color w:val="000000" w:themeColor="text1"/>
          <w:lang w:eastAsia="zh-CN"/>
        </w:rPr>
        <w:t>eywords</w:t>
      </w:r>
      <w:r w:rsidRPr="00A81050">
        <w:rPr>
          <w:rFonts w:ascii="Times New Roman" w:hAnsi="Times New Roman"/>
          <w:color w:val="000000" w:themeColor="text1"/>
          <w:lang w:eastAsia="zh-CN"/>
        </w:rPr>
        <w:t xml:space="preserve">: </w:t>
      </w:r>
      <w:r>
        <w:rPr>
          <w:rFonts w:ascii="Times New Roman" w:hAnsi="Times New Roman" w:hint="eastAsia"/>
          <w:color w:val="000000" w:themeColor="text1"/>
          <w:lang w:eastAsia="zh-CN"/>
        </w:rPr>
        <w:t>trait attributions, trait judgment, person</w:t>
      </w:r>
      <w:r>
        <w:rPr>
          <w:rFonts w:ascii="Times New Roman" w:hAnsi="Times New Roman"/>
          <w:color w:val="000000" w:themeColor="text1"/>
          <w:lang w:eastAsia="zh-CN"/>
        </w:rPr>
        <w:t xml:space="preserve"> perception, </w:t>
      </w:r>
    </w:p>
    <w:p w14:paraId="0443ED3D" w14:textId="77777777" w:rsidR="00344A83" w:rsidRDefault="00344A83">
      <w:pPr>
        <w:spacing w:after="0" w:line="480" w:lineRule="auto"/>
        <w:ind w:firstLine="720"/>
        <w:jc w:val="both"/>
        <w:rPr>
          <w:rFonts w:ascii="Times New Roman" w:hAnsi="Times New Roman"/>
          <w:color w:val="000000" w:themeColor="text1"/>
          <w:lang w:eastAsia="zh-CN"/>
        </w:rPr>
      </w:pPr>
      <w:r>
        <w:rPr>
          <w:rFonts w:ascii="Times New Roman" w:hAnsi="Times New Roman"/>
          <w:color w:val="000000" w:themeColor="text1"/>
          <w:lang w:eastAsia="zh-CN"/>
        </w:rPr>
        <w:br w:type="page"/>
      </w:r>
    </w:p>
    <w:p w14:paraId="47CB9566" w14:textId="70CE6EC7" w:rsidR="0027015C" w:rsidRPr="0027015C" w:rsidRDefault="0027015C" w:rsidP="0027015C">
      <w:pPr>
        <w:pStyle w:val="2"/>
        <w:jc w:val="center"/>
        <w:rPr>
          <w:rFonts w:ascii="Times New Roman" w:hAnsi="Times New Roman" w:cs="Times New Roman"/>
          <w:b/>
          <w:bCs/>
          <w:color w:val="000000" w:themeColor="text1"/>
          <w:sz w:val="24"/>
          <w:szCs w:val="24"/>
        </w:rPr>
      </w:pPr>
      <w:r w:rsidRPr="0027015C">
        <w:rPr>
          <w:rFonts w:ascii="Times New Roman" w:hAnsi="Times New Roman" w:cs="Times New Roman" w:hint="eastAsia"/>
          <w:b/>
          <w:bCs/>
          <w:color w:val="000000" w:themeColor="text1"/>
          <w:sz w:val="24"/>
          <w:szCs w:val="24"/>
          <w:lang w:eastAsia="zh-CN"/>
        </w:rPr>
        <w:lastRenderedPageBreak/>
        <w:t>Research Proposal</w:t>
      </w:r>
    </w:p>
    <w:p w14:paraId="0782C404" w14:textId="3EA714EE" w:rsidR="00344A83" w:rsidRPr="00344A83" w:rsidRDefault="00402C19" w:rsidP="00282F3B">
      <w:pPr>
        <w:pStyle w:val="ae"/>
        <w:ind w:firstLine="420"/>
        <w:rPr>
          <w:rFonts w:ascii="Times New Roman" w:hAnsi="Times New Roman" w:cs="Times New Roman"/>
          <w:color w:val="000000" w:themeColor="text1"/>
          <w:lang w:eastAsia="zh-CN"/>
        </w:rPr>
      </w:pPr>
      <w:r w:rsidRPr="00402C19">
        <w:rPr>
          <w:rFonts w:ascii="Times New Roman" w:hAnsi="Times New Roman" w:cs="Times New Roman"/>
          <w:color w:val="000000" w:themeColor="text1"/>
          <w:lang w:eastAsia="zh-CN"/>
        </w:rPr>
        <w:t>Physical appearance is one of the most immediately accessible cues in social interactions. In 1972, a landmark study by Dion and colleagues</w:t>
      </w:r>
      <w:r w:rsidR="0075697E">
        <w:rPr>
          <w:rFonts w:ascii="Times New Roman" w:hAnsi="Times New Roman" w:cs="Times New Roman"/>
          <w:color w:val="000000" w:themeColor="text1"/>
          <w:lang w:eastAsia="zh-CN"/>
        </w:rPr>
        <w:fldChar w:fldCharType="begin"/>
      </w:r>
      <w:r w:rsidR="0075697E">
        <w:rPr>
          <w:rFonts w:ascii="Times New Roman" w:hAnsi="Times New Roman" w:cs="Times New Roman"/>
          <w:color w:val="000000" w:themeColor="text1"/>
          <w:lang w:eastAsia="zh-CN"/>
        </w:rPr>
        <w:instrText xml:space="preserve"> ADDIN ZOTERO_ITEM CSL_CITATION {"citationID":"Zyz86GGU","properties":{"formattedCitation":"(Dion &amp; Walster, 1972)","plainCitation":"(Dion &amp; Walster, 1972)","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schema":"https://github.com/citation-style-language/schema/raw/master/csl-citation.json"} </w:instrText>
      </w:r>
      <w:r w:rsidR="0075697E">
        <w:rPr>
          <w:rFonts w:ascii="Times New Roman" w:hAnsi="Times New Roman" w:cs="Times New Roman"/>
          <w:color w:val="000000" w:themeColor="text1"/>
          <w:lang w:eastAsia="zh-CN"/>
        </w:rPr>
        <w:fldChar w:fldCharType="separate"/>
      </w:r>
      <w:r w:rsidR="0075697E" w:rsidRPr="0075697E">
        <w:rPr>
          <w:rFonts w:ascii="Times New Roman" w:hAnsi="Times New Roman" w:cs="Times New Roman" w:hint="eastAsia"/>
        </w:rPr>
        <w:t>(Dion &amp; Walster, 1972)</w:t>
      </w:r>
      <w:r w:rsidR="0075697E">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introduced the concept that “what is beautiful is good,” demonstrating that people tend to attribute positive qualities to physically attractive individuals. </w:t>
      </w:r>
      <w:r>
        <w:rPr>
          <w:rFonts w:ascii="Times New Roman" w:hAnsi="Times New Roman" w:cs="Times New Roman" w:hint="eastAsia"/>
          <w:color w:val="000000" w:themeColor="text1"/>
          <w:lang w:eastAsia="zh-CN"/>
        </w:rPr>
        <w:t>Specifically,</w:t>
      </w:r>
      <w:r w:rsidRPr="00402C19">
        <w:rPr>
          <w:rFonts w:ascii="Times New Roman" w:hAnsi="Times New Roman" w:cs="Times New Roman"/>
          <w:color w:val="000000" w:themeColor="text1"/>
          <w:lang w:eastAsia="zh-CN"/>
        </w:rPr>
        <w:t xml:space="preserve"> attractive people are </w:t>
      </w:r>
      <w:r>
        <w:rPr>
          <w:rFonts w:ascii="Times New Roman" w:hAnsi="Times New Roman" w:cs="Times New Roman" w:hint="eastAsia"/>
          <w:color w:val="000000" w:themeColor="text1"/>
          <w:lang w:eastAsia="zh-CN"/>
        </w:rPr>
        <w:t xml:space="preserve">attributed as </w:t>
      </w:r>
      <w:r w:rsidRPr="00402C19">
        <w:rPr>
          <w:rFonts w:ascii="Times New Roman" w:hAnsi="Times New Roman" w:cs="Times New Roman"/>
          <w:color w:val="000000" w:themeColor="text1"/>
          <w:lang w:eastAsia="zh-CN"/>
        </w:rPr>
        <w:t xml:space="preserve">more socially desirable and competent. Subsequent research has consistently confirmed that the beauty-is-good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is both strong and widespread</w:t>
      </w:r>
      <w:r w:rsidR="002A1DED">
        <w:rPr>
          <w:rFonts w:ascii="Times New Roman" w:hAnsi="Times New Roman" w:cs="Times New Roman" w:hint="eastAsia"/>
          <w:color w:val="000000" w:themeColor="text1"/>
          <w:lang w:eastAsia="zh-CN"/>
        </w:rPr>
        <w:t xml:space="preserve"> </w:t>
      </w:r>
      <w:r w:rsidR="00C93E19">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b6y5H2TW","properties":{"formattedCitation":"(Eagjy et al., 1991; Feingold, 1992, 2017; Talamas et al., 2016)","plainCitation":"(Eagjy et al., 1991; Feingold, 1992, 2017; Talamas et al., 2016)","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50402,"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C93E19">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 Feingold, 1992, 2017; Talamas et al., 2016)</w:t>
      </w:r>
      <w:r w:rsidR="00C93E19">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Alongside these findings, researchers have </w:t>
      </w:r>
      <w:r>
        <w:rPr>
          <w:rFonts w:ascii="Times New Roman" w:hAnsi="Times New Roman" w:cs="Times New Roman" w:hint="eastAsia"/>
          <w:color w:val="000000" w:themeColor="text1"/>
          <w:lang w:eastAsia="zh-CN"/>
        </w:rPr>
        <w:t>considered</w:t>
      </w:r>
      <w:r w:rsidRPr="00402C19">
        <w:rPr>
          <w:rFonts w:ascii="Times New Roman" w:hAnsi="Times New Roman" w:cs="Times New Roman"/>
          <w:color w:val="000000" w:themeColor="text1"/>
          <w:lang w:eastAsia="zh-CN"/>
        </w:rPr>
        <w:t xml:space="preserve"> this </w:t>
      </w:r>
      <w:r>
        <w:rPr>
          <w:rFonts w:ascii="Times New Roman" w:hAnsi="Times New Roman" w:cs="Times New Roman" w:hint="eastAsia"/>
          <w:color w:val="000000" w:themeColor="text1"/>
          <w:lang w:eastAsia="zh-CN"/>
        </w:rPr>
        <w:t>effect</w:t>
      </w:r>
      <w:r w:rsidRPr="00402C19">
        <w:rPr>
          <w:rFonts w:ascii="Times New Roman" w:hAnsi="Times New Roman" w:cs="Times New Roman"/>
          <w:color w:val="000000" w:themeColor="text1"/>
          <w:lang w:eastAsia="zh-CN"/>
        </w:rPr>
        <w:t xml:space="preserve"> as a stereotype</w:t>
      </w:r>
      <w:r>
        <w:rPr>
          <w:rFonts w:ascii="Times New Roman" w:hAnsi="Times New Roman" w:cs="Times New Roman" w:hint="eastAsia"/>
          <w:color w:val="000000" w:themeColor="text1"/>
          <w:lang w:eastAsia="zh-CN"/>
        </w:rPr>
        <w:t xml:space="preserve"> or bias</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AHG6HSGH","properties":{"formattedCitation":"(Lee et al., 2017; Schein et al., 2017)","plainCitation":"(Lee et al., 2017; Schein et al., 2017)","noteIndex":0},"citationItems":[{"id":550408,"uris":["http://zotero.org/users/6113531/items/7LEAABGB"],"itemData":{"id":550408,"type":"article-journal","abstract":"To fully understand the attractiveness bias, we propose that contextual factors or affordances should be integrated into the mating-based evolutionary account of Maestripieri et al. We review examples highlighting the role of contextual factors in the perception of attractiveness and in attractiveness bias. These suggest contextual factors differentially afford the development of preference for attractive others into observed habits of mind.","container-title":"Behavioral and Brain Sciences","DOI":"10.1017/S0140525X16000546","ISSN":"0140-525X, 1469-1825","language":"en","page":"e33","source":"Cambridge University Press","title":"Context matters for attractiveness bias","volume":"40","author":[{"family":"Lee","given":"Juwon"},{"family":"Adams","given":"Glenn"},{"family":"Li","given":"Yexin Jessica"},{"family":"Gillath","given":"Omri"}],"issued":{"date-parts":[["2017",1]]},"citation-key":"LeeContextmattersattractiveness2017"}},{"id":550404,"uris":["http://zotero.org/users/6113531/items/G56JVXR5"],"itemData":{"id":550404,"type":"article-journal","abstract":"According to cognitive averaging theory, preferences for attractive faces result from their similarity to facial prototypes, the categorical central tendencies of a population of faces. Prototypical faces are processed more fluently, resulting in increased positive affect in the viewer.","container-title":"Behavioral and Brain Sciences","DOI":"10.1017/S0140525X16000649","ISSN":"0140-525X, 1469-1825","language":"en","page":"e43","source":"Cambridge University Press","title":"Attractiveness bias: A cognitive explanation","title-short":"Attractiveness bias","volume":"40","author":[{"family":"Schein","given":"Stevie S."},{"family":"Trujillo","given":"Logan T."},{"family":"Langlois","given":"Judith H."}],"issued":{"date-parts":[["2017",1]]},"citation-key":"ScheinAttractivenessbiascognitive2017"}}],"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Lee et al., 2017; Schein et al., 2017)</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with explanations emerging from fields such as economics, social psychology, and evolutionary psychology.</w:t>
      </w:r>
    </w:p>
    <w:p w14:paraId="460CE656" w14:textId="61E36A98" w:rsidR="00402C19" w:rsidRDefault="00402C19" w:rsidP="00282F3B">
      <w:pPr>
        <w:pStyle w:val="ae"/>
        <w:ind w:firstLine="420"/>
        <w:rPr>
          <w:rFonts w:ascii="Times New Roman" w:hAnsi="Times New Roman" w:cs="Times New Roman"/>
          <w:color w:val="000000" w:themeColor="text1"/>
          <w:lang w:eastAsia="zh-CN"/>
        </w:rPr>
      </w:pPr>
      <w:r w:rsidRPr="00402C19">
        <w:rPr>
          <w:rFonts w:ascii="Times New Roman" w:hAnsi="Times New Roman" w:cs="Times New Roman"/>
          <w:color w:val="000000" w:themeColor="text1"/>
          <w:lang w:eastAsia="zh-CN"/>
        </w:rPr>
        <w:t xml:space="preserve">The first explanation comes from economics (for a review, se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skxGAPqP","properties":{"formattedCitation":"(Maestripieri et al., 2017)","plainCitation":"(Maestripieri et al., 2017)","noteIndex":0},"citationItems":[{"id":550471,"uris":["http://zotero.org/users/6113531/items/RKY9JY8G"],"itemData":{"id":550471,"type":"article-journal","container-title":"Behavioral and Brain Sciences","note":"publisher: Cambridge University Press","page":"e19","source":"Google Scholar","title":"Explaining financial and prosocial biases in favor of attractive people: Interdisciplinary perspectives from economics, social psychology, and evolutionary psychology","title-short":"Explaining financial and prosocial biases in favor of attractive people","volume":"40","author":[{"family":"Maestripieri","given":"Dario"},{"family":"Henry","given":"Andrea"},{"family":"Nickels","given":"Nora"}],"issued":{"date-parts":[["2017"]]},"citation-key":"MaestripieriExplainingfinancialprosocial2017a"}}],"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Maestripieri et al., 2017)</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Becker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v5uyIwDZ","properties":{"formattedCitation":"(Becker, 2010)","plainCitation":"(Becker, 2010)","noteIndex":0},"citationItems":[{"id":551097,"uris":["http://zotero.org/users/6113531/items/MHQ6S5MJ"],"itemData":{"id":551097,"type":"book","publisher":"University of Chicago press","source":"Google Scholar","title":"The economics of discrimination","URL":"https://www.google.com/books?hl=zh-CN&amp;lr=&amp;id=50qHcSNVVEMC&amp;oi=fnd&amp;pg=PP7&amp;dq=The+economics+of+discrimination.+University+of+Chicago+Press.&amp;ots=ETgYOdcvAi&amp;sig=0Nh-vRwuBP8JpfMRLWR--zFeNIQ","author":[{"family":"Becker","given":"Gary S."}],"accessed":{"date-parts":[["2024",9,14]]},"issued":{"date-parts":[["2010"]]},"citation-key":"Beckereconomicsdiscrimination2010"}}],"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2010)</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proposed that differential attributions to attractive versus unattractive individuals are akin to prejudice, describing it as </w:t>
      </w:r>
      <w:r>
        <w:rPr>
          <w:rFonts w:ascii="Times New Roman" w:hAnsi="Times New Roman" w:cs="Times New Roman" w:hint="eastAsia"/>
          <w:color w:val="000000" w:themeColor="text1"/>
          <w:lang w:eastAsia="zh-CN"/>
        </w:rPr>
        <w:t xml:space="preserve">a </w:t>
      </w:r>
      <w:r w:rsidRPr="00402C19">
        <w:rPr>
          <w:rFonts w:ascii="Times New Roman" w:hAnsi="Times New Roman" w:cs="Times New Roman"/>
          <w:color w:val="000000" w:themeColor="text1"/>
          <w:lang w:eastAsia="zh-CN"/>
        </w:rPr>
        <w:t xml:space="preserve">taste-based discrimination, independent of actual productivity in the labor market. However, this account is descriptive rather than explanatory, offering no insight into the underlying mechanisms driving such discrimination. More relevant explanations have been developed by social psychologists, primarily through stereotype-based theories. One prominent example is status generalization theory (SGT), which posits that external status characteristics (e.g., attractiveness) are unconsciously used to form expectations about performanc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62CgxPoq","properties":{"formattedCitation":"(Webster &amp; Driskell, 1978)","plainCitation":"(Webster &amp; Driskell, 1978)","noteIndex":0},"citationItems":[{"id":540088,"uris":["http://zotero.org/users/6113531/items/ULH4FTDT"],"itemData":{"id":540088,"type":"article-journal","container-title":"American Sociological Review","DOI":"10.2307/2094700","ISSN":"00031224","issue":"2","journalAbbreviation":"American Sociological Review","language":"en","page":"220","source":"DOI.org (Crossref)","title":"Status Generalization: A Review and Some New Data","title-short":"Status Generalization","volume":"43","author":[{"family":"Webster","given":"Murray"},{"family":"Driskell","given":"James E."}],"issued":{"date-parts":[["1978",4]]},"citation-key":"WebsterStatusGeneralizationReview197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Webster &amp; Driskell, 1978)</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Similarly, implicit personality theory (IPT) suggests that people hold cognitive structures—representations of personality traits and their inferential relations—where attractiveness serves as a social category linked to evaluative dimensions like sociability and intellectual competence </w:t>
      </w:r>
      <w:r w:rsidR="002A1DED">
        <w:rPr>
          <w:rFonts w:ascii="Times New Roman" w:hAnsi="Times New Roman" w:cs="Times New Roman"/>
          <w:color w:val="000000" w:themeColor="text1"/>
          <w:lang w:eastAsia="zh-CN"/>
        </w:rPr>
        <w:fldChar w:fldCharType="begin"/>
      </w:r>
      <w:r w:rsidR="002A1DED">
        <w:rPr>
          <w:rFonts w:ascii="Times New Roman" w:hAnsi="Times New Roman" w:cs="Times New Roman"/>
          <w:color w:val="000000" w:themeColor="text1"/>
          <w:lang w:eastAsia="zh-CN"/>
        </w:rPr>
        <w:instrText xml:space="preserve"> ADDIN ZOTERO_ITEM CSL_CITATION {"citationID":"DaqhwdQw","properties":{"formattedCitation":"(Eagjy et al., 1991)","plainCitation":"(Eagjy et al., 199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2A1DED" w:rsidRPr="002A1DED">
        <w:rPr>
          <w:rFonts w:ascii="Times New Roman" w:hAnsi="Times New Roman" w:cs="Times New Roman" w:hint="eastAsia"/>
        </w:rPr>
        <w:t>(Eagjy et al., 1991)</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 xml:space="preserve">. </w:t>
      </w:r>
      <w:r w:rsidR="00282F3B">
        <w:rPr>
          <w:rFonts w:ascii="Times New Roman" w:hAnsi="Times New Roman" w:cs="Times New Roman" w:hint="eastAsia"/>
          <w:color w:val="000000" w:themeColor="text1"/>
          <w:lang w:eastAsia="zh-CN"/>
        </w:rPr>
        <w:t>The third thread of reasoning, e</w:t>
      </w:r>
      <w:r w:rsidRPr="00402C19">
        <w:rPr>
          <w:rFonts w:ascii="Times New Roman" w:hAnsi="Times New Roman" w:cs="Times New Roman"/>
          <w:color w:val="000000" w:themeColor="text1"/>
          <w:lang w:eastAsia="zh-CN"/>
        </w:rPr>
        <w:t>volutionary theories</w:t>
      </w:r>
      <w:r w:rsidR="00282F3B">
        <w:rPr>
          <w:rFonts w:ascii="Times New Roman" w:hAnsi="Times New Roman" w:cs="Times New Roman" w:hint="eastAsia"/>
          <w:color w:val="000000" w:themeColor="text1"/>
          <w:lang w:eastAsia="zh-CN"/>
        </w:rPr>
        <w:t>,</w:t>
      </w:r>
      <w:r w:rsidRPr="00402C19">
        <w:rPr>
          <w:rFonts w:ascii="Times New Roman" w:hAnsi="Times New Roman" w:cs="Times New Roman"/>
          <w:color w:val="000000" w:themeColor="text1"/>
          <w:lang w:eastAsia="zh-CN"/>
        </w:rPr>
        <w:t xml:space="preserve"> offer</w:t>
      </w:r>
      <w:r w:rsidR="00282F3B">
        <w:rPr>
          <w:rFonts w:ascii="Times New Roman" w:hAnsi="Times New Roman" w:cs="Times New Roman" w:hint="eastAsia"/>
          <w:color w:val="000000" w:themeColor="text1"/>
          <w:lang w:eastAsia="zh-CN"/>
        </w:rPr>
        <w:t>s</w:t>
      </w:r>
      <w:r w:rsidRPr="00402C19">
        <w:rPr>
          <w:rFonts w:ascii="Times New Roman" w:hAnsi="Times New Roman" w:cs="Times New Roman"/>
          <w:color w:val="000000" w:themeColor="text1"/>
          <w:lang w:eastAsia="zh-CN"/>
        </w:rPr>
        <w:t xml:space="preserve"> alternative explanations. According to the evolutionary byproduct account, the beauty advantage is an unintended consequence of biases originally evolved for mating and mate selection. This preference for attractive potential partners is deeply rooted in human psychology and extends into non-mating social interactions </w:t>
      </w:r>
      <w:r w:rsidR="002A1DED">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z38DL0Wz","properties":{"formattedCitation":"(Mulford et al., 1998)","plainCitation":"(Mulford et al., 1998)","noteIndex":0},"citationItems":[{"id":551098,"uris":["http://zotero.org/users/6113531/items/JWK48FPS"],"itemData":{"id":551098,"type":"article-journal","container-title":"American Journal of Sociology","DOI":"10.1086/231401","ISSN":"0002-9602, 1537-5390","issue":"6","journalAbbreviation":"American Journal of Sociology","language":"en","page":"1565-1592","source":"DOI.org (Crossref)","title":"Physical Attractiveness, Opportunity, and Success in Everyday Exchange","volume":"103","author":[{"family":"Mulford","given":"Matthew"},{"family":"Orbell","given":"John"},{"family":"Shatto","given":"Catherine"},{"family":"Stockard","given":"Jean"}],"issued":{"date-parts":[["1998",5]]},"citation-key":"MulfordPhysicalAttractivenessOpportunity1998"}}],"schema":"https://github.com/citation-style-language/schema/raw/master/csl-citation.json"} </w:instrText>
      </w:r>
      <w:r w:rsidR="002A1DED">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Mulford et al., 1998)</w:t>
      </w:r>
      <w:r w:rsidR="002A1DED">
        <w:rPr>
          <w:rFonts w:ascii="Times New Roman" w:hAnsi="Times New Roman" w:cs="Times New Roman"/>
          <w:color w:val="000000" w:themeColor="text1"/>
          <w:lang w:eastAsia="zh-CN"/>
        </w:rPr>
        <w:fldChar w:fldCharType="end"/>
      </w:r>
      <w:r w:rsidRPr="00402C19">
        <w:rPr>
          <w:rFonts w:ascii="Times New Roman" w:hAnsi="Times New Roman" w:cs="Times New Roman"/>
          <w:color w:val="000000" w:themeColor="text1"/>
          <w:lang w:eastAsia="zh-CN"/>
        </w:rPr>
        <w:t>.</w:t>
      </w:r>
    </w:p>
    <w:p w14:paraId="17843B6B" w14:textId="66BA2EAD" w:rsidR="00344A83" w:rsidRPr="00344A83" w:rsidRDefault="00282F3B" w:rsidP="00282F3B">
      <w:pPr>
        <w:pStyle w:val="ae"/>
        <w:ind w:firstLine="420"/>
        <w:rPr>
          <w:rFonts w:ascii="Times New Roman" w:hAnsi="Times New Roman" w:cs="Times New Roman"/>
          <w:color w:val="000000" w:themeColor="text1"/>
          <w:lang w:eastAsia="zh-CN"/>
        </w:rPr>
      </w:pPr>
      <w:r w:rsidRPr="00282F3B">
        <w:rPr>
          <w:rFonts w:ascii="Times New Roman" w:hAnsi="Times New Roman" w:cs="Times New Roman"/>
          <w:color w:val="000000" w:themeColor="text1"/>
          <w:lang w:eastAsia="zh-CN"/>
        </w:rPr>
        <w:t xml:space="preserve">Empirical studies have largely confirmed the robustness of the beauty-is-good stereotype while offering more nuanced modifications to existing theories. Many of these studies are characterized by a series of meta-analyses conducted in the </w:t>
      </w:r>
      <w:proofErr w:type="spellStart"/>
      <w:r w:rsidRPr="00282F3B">
        <w:rPr>
          <w:rFonts w:ascii="Times New Roman" w:hAnsi="Times New Roman" w:cs="Times New Roman"/>
          <w:color w:val="000000" w:themeColor="text1"/>
          <w:lang w:eastAsia="zh-CN"/>
        </w:rPr>
        <w:t>1990s</w:t>
      </w:r>
      <w:proofErr w:type="spellEnd"/>
      <w:r w:rsidRPr="00282F3B">
        <w:rPr>
          <w:rFonts w:ascii="Times New Roman" w:hAnsi="Times New Roman" w:cs="Times New Roman"/>
          <w:color w:val="000000" w:themeColor="text1"/>
          <w:lang w:eastAsia="zh-CN"/>
        </w:rPr>
        <w:t xml:space="preserve">. In 1991, </w:t>
      </w:r>
      <w:proofErr w:type="spellStart"/>
      <w:r w:rsidRPr="00282F3B">
        <w:rPr>
          <w:rFonts w:ascii="Times New Roman" w:hAnsi="Times New Roman" w:cs="Times New Roman"/>
          <w:color w:val="000000" w:themeColor="text1"/>
          <w:lang w:eastAsia="zh-CN"/>
        </w:rPr>
        <w:t>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y</w:t>
      </w:r>
      <w:proofErr w:type="spellEnd"/>
      <w:r w:rsidRPr="00282F3B">
        <w:rPr>
          <w:rFonts w:ascii="Times New Roman" w:hAnsi="Times New Roman" w:cs="Times New Roman"/>
          <w:color w:val="000000" w:themeColor="text1"/>
          <w:lang w:eastAsia="zh-CN"/>
        </w:rPr>
        <w:t xml:space="preserve"> et al.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xfbvhjYX","properties":{"formattedCitation":"(Eagjy et al., 1991)","plainCitation":"(Eagjy et al., 1991)","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1991)</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Pr="00282F3B">
        <w:rPr>
          <w:rFonts w:ascii="Times New Roman" w:hAnsi="Times New Roman" w:cs="Times New Roman"/>
          <w:color w:val="000000" w:themeColor="text1"/>
          <w:lang w:eastAsia="zh-CN"/>
        </w:rPr>
        <w:t xml:space="preserve">applied </w:t>
      </w:r>
      <w:r>
        <w:rPr>
          <w:rFonts w:ascii="Times New Roman" w:hAnsi="Times New Roman" w:cs="Times New Roman" w:hint="eastAsia"/>
          <w:color w:val="000000" w:themeColor="text1"/>
          <w:lang w:eastAsia="zh-CN"/>
        </w:rPr>
        <w:t>IPT</w:t>
      </w:r>
      <w:r w:rsidRPr="00282F3B">
        <w:rPr>
          <w:rFonts w:ascii="Times New Roman" w:hAnsi="Times New Roman" w:cs="Times New Roman"/>
          <w:color w:val="000000" w:themeColor="text1"/>
          <w:lang w:eastAsia="zh-CN"/>
        </w:rPr>
        <w:t xml:space="preserve"> to the beauty-is-good stereotype. By synthesizing previous research, they demonstrated that the effect is not a broad, general phenomenon but is more pronounced in domains such as social competence and interpersonal ease. A key mechanism underlying this effect is that attractive individuals elicit more positive reactions from others, providing more accessible information for perceivers. Although </w:t>
      </w:r>
      <w:proofErr w:type="spellStart"/>
      <w:r w:rsidRPr="00282F3B">
        <w:rPr>
          <w:rFonts w:ascii="Times New Roman" w:hAnsi="Times New Roman" w:cs="Times New Roman"/>
          <w:color w:val="000000" w:themeColor="text1"/>
          <w:lang w:eastAsia="zh-CN"/>
        </w:rPr>
        <w:t>Eag</w:t>
      </w:r>
      <w:r w:rsidR="00DD72DB">
        <w:rPr>
          <w:rFonts w:ascii="Times New Roman" w:hAnsi="Times New Roman" w:cs="Times New Roman" w:hint="eastAsia"/>
          <w:color w:val="000000" w:themeColor="text1"/>
          <w:lang w:eastAsia="zh-CN"/>
        </w:rPr>
        <w:t>j</w:t>
      </w:r>
      <w:r w:rsidRPr="00282F3B">
        <w:rPr>
          <w:rFonts w:ascii="Times New Roman" w:hAnsi="Times New Roman" w:cs="Times New Roman"/>
          <w:color w:val="000000" w:themeColor="text1"/>
          <w:lang w:eastAsia="zh-CN"/>
        </w:rPr>
        <w:t>y</w:t>
      </w:r>
      <w:proofErr w:type="spellEnd"/>
      <w:r w:rsidRPr="00282F3B">
        <w:rPr>
          <w:rFonts w:ascii="Times New Roman" w:hAnsi="Times New Roman" w:cs="Times New Roman"/>
          <w:color w:val="000000" w:themeColor="text1"/>
          <w:lang w:eastAsia="zh-CN"/>
        </w:rPr>
        <w:t xml:space="preserve"> et al. suggested that true covariance between attractiveness and social competence may also contribute, they did not provide direct empirical evidence for this link. Subsequent meta-analyses sought to address this gap, prompting reflection on whether the beauty-is-good effect is genuinely a stereotype</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mZtnGWzp","properties":{"formattedCitation":"(Feingold, 1992; Jackson et al., 1995; Langlois et al., 2000)","plainCitation":"(Feingold, 1992; Jackson et al., 1995; Langlois et al., 2000)","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Feingold, 1992; Jackson et al., 1995; Langlois et al., 2000)</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 xml:space="preserve">. For instance, Feingold </w:t>
      </w:r>
      <w:r w:rsidR="00DD72DB">
        <w:rPr>
          <w:rFonts w:ascii="Times New Roman" w:hAnsi="Times New Roman" w:cs="Times New Roman" w:hint="eastAsia"/>
          <w:color w:val="000000" w:themeColor="text1"/>
          <w:lang w:eastAsia="zh-CN"/>
        </w:rPr>
        <w:t xml:space="preserve">(1992) </w:t>
      </w:r>
      <w:r w:rsidRPr="00282F3B">
        <w:rPr>
          <w:rFonts w:ascii="Times New Roman" w:hAnsi="Times New Roman" w:cs="Times New Roman"/>
          <w:color w:val="000000" w:themeColor="text1"/>
          <w:lang w:eastAsia="zh-CN"/>
        </w:rPr>
        <w:t xml:space="preserve">explored the relationship between attractiveness and </w:t>
      </w:r>
      <w:r w:rsidRPr="00282F3B">
        <w:rPr>
          <w:rFonts w:ascii="Times New Roman" w:hAnsi="Times New Roman" w:cs="Times New Roman"/>
          <w:color w:val="000000" w:themeColor="text1"/>
          <w:lang w:eastAsia="zh-CN"/>
        </w:rPr>
        <w:lastRenderedPageBreak/>
        <w:t xml:space="preserve">both perceived and measured personality traits. </w:t>
      </w:r>
      <w:r>
        <w:rPr>
          <w:rFonts w:ascii="Times New Roman" w:hAnsi="Times New Roman" w:cs="Times New Roman" w:hint="eastAsia"/>
          <w:color w:val="000000" w:themeColor="text1"/>
          <w:lang w:eastAsia="zh-CN"/>
        </w:rPr>
        <w:t>They</w:t>
      </w:r>
      <w:r w:rsidRPr="00282F3B">
        <w:rPr>
          <w:rFonts w:ascii="Times New Roman" w:hAnsi="Times New Roman" w:cs="Times New Roman"/>
          <w:color w:val="000000" w:themeColor="text1"/>
          <w:lang w:eastAsia="zh-CN"/>
        </w:rPr>
        <w:t xml:space="preserve"> found little to no covariance between attractiveness and traits like sociability, dominance, mental health, and intelligence. However, this finding was contradicted by Jackson</w:t>
      </w:r>
      <w:r w:rsidR="00DD72DB">
        <w:rPr>
          <w:rFonts w:ascii="Times New Roman" w:hAnsi="Times New Roman" w:cs="Times New Roman" w:hint="eastAsia"/>
          <w:color w:val="000000" w:themeColor="text1"/>
          <w:lang w:eastAsia="zh-CN"/>
        </w:rPr>
        <w:t xml:space="preserve"> et al.</w:t>
      </w:r>
      <w:r w:rsidRPr="00282F3B">
        <w:rPr>
          <w:rFonts w:ascii="Times New Roman" w:hAnsi="Times New Roman" w:cs="Times New Roman"/>
          <w:color w:val="000000" w:themeColor="text1"/>
          <w:lang w:eastAsia="zh-CN"/>
        </w:rPr>
        <w:t xml:space="preserve">’s (1995) meta-analysis, which identified a significant association between attractiveness and intelligence in children, supporting the expectancy theory or self-fulfilling prophecy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Ohn8ikI4","properties":{"formattedCitation":"(Snyder et al., 1977)","plainCitation":"(Snyder et al., 1977)","noteIndex":0},"citationItems":[{"id":543587,"uris":["http://zotero.org/users/6113531/items/PUHNK9N7"],"itemData":{"id":543587,"type":"article-journal","container-title":"Journal of Personality and Social Psychology","DOI":"10.1037/0022-3514.35.9.656","ISSN":"1939-1315, 0022-3514","issue":"9","journalAbbreviation":"Journal of Personality and Social Psychology","language":"en","page":"656-666","source":"DOI.org (Crossref)","title":"Social perception and interpersonal behavior: On the self-fulfilling nature of social stereotypes.","title-short":"Social perception and interpersonal behavior","volume":"35","author":[{"family":"Snyder","given":"Mark"},{"family":"Tanke","given":"Elizabeth Decker"},{"family":"Berscheid","given":"Ellen"}],"issued":{"date-parts":[["1977",9]]},"citation-key":"SnyderSocialperceptioninterpersonal1977"}}],"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Snyder et al., 1977)</w:t>
      </w:r>
      <w:r w:rsidR="00DD72DB">
        <w:rPr>
          <w:rFonts w:ascii="Times New Roman" w:hAnsi="Times New Roman" w:cs="Times New Roman"/>
          <w:color w:val="000000" w:themeColor="text1"/>
          <w:lang w:eastAsia="zh-CN"/>
        </w:rPr>
        <w:fldChar w:fldCharType="end"/>
      </w:r>
      <w:r w:rsidRPr="00282F3B">
        <w:rPr>
          <w:rFonts w:ascii="Times New Roman" w:hAnsi="Times New Roman" w:cs="Times New Roman"/>
          <w:color w:val="000000" w:themeColor="text1"/>
          <w:lang w:eastAsia="zh-CN"/>
        </w:rPr>
        <w:t>.</w:t>
      </w:r>
    </w:p>
    <w:p w14:paraId="46E82414" w14:textId="50AB9760" w:rsidR="00344A83" w:rsidRPr="00344A83" w:rsidRDefault="00282F3B" w:rsidP="00282F3B">
      <w:pPr>
        <w:pStyle w:val="ae"/>
        <w:ind w:firstLine="420"/>
        <w:rPr>
          <w:rFonts w:ascii="Times New Roman" w:hAnsi="Times New Roman" w:cs="Times New Roman"/>
          <w:color w:val="000000" w:themeColor="text1"/>
          <w:lang w:eastAsia="zh-CN"/>
        </w:rPr>
      </w:pPr>
      <w:r w:rsidRPr="00282F3B">
        <w:rPr>
          <w:rFonts w:ascii="Times New Roman" w:hAnsi="Times New Roman" w:cs="Times New Roman"/>
          <w:color w:val="000000" w:themeColor="text1"/>
          <w:lang w:eastAsia="zh-CN"/>
        </w:rPr>
        <w:t>The debate over the discrepancy between perceived and measured associations between attractiveness and traits continues, despite numerous</w:t>
      </w:r>
      <w:r>
        <w:rPr>
          <w:rFonts w:ascii="Times New Roman" w:hAnsi="Times New Roman" w:cs="Times New Roman" w:hint="eastAsia"/>
          <w:color w:val="000000" w:themeColor="text1"/>
          <w:lang w:eastAsia="zh-CN"/>
        </w:rPr>
        <w:t xml:space="preserve"> published</w:t>
      </w:r>
      <w:r w:rsidRPr="00282F3B">
        <w:rPr>
          <w:rFonts w:ascii="Times New Roman" w:hAnsi="Times New Roman" w:cs="Times New Roman"/>
          <w:color w:val="000000" w:themeColor="text1"/>
          <w:lang w:eastAsia="zh-CN"/>
        </w:rPr>
        <w:t xml:space="preserve"> meta-analyses </w:t>
      </w:r>
      <w:r>
        <w:rPr>
          <w:rFonts w:ascii="Times New Roman" w:hAnsi="Times New Roman" w:cs="Times New Roman" w:hint="eastAsia"/>
          <w:color w:val="000000" w:themeColor="text1"/>
          <w:lang w:eastAsia="zh-CN"/>
        </w:rPr>
        <w:t>in</w:t>
      </w:r>
      <w:r w:rsidRPr="00282F3B">
        <w:rPr>
          <w:rFonts w:ascii="Times New Roman" w:hAnsi="Times New Roman" w:cs="Times New Roman"/>
          <w:color w:val="000000" w:themeColor="text1"/>
          <w:lang w:eastAsia="zh-CN"/>
        </w:rPr>
        <w:t xml:space="preserve"> the </w:t>
      </w:r>
      <w:proofErr w:type="spellStart"/>
      <w:r w:rsidRPr="00282F3B">
        <w:rPr>
          <w:rFonts w:ascii="Times New Roman" w:hAnsi="Times New Roman" w:cs="Times New Roman"/>
          <w:color w:val="000000" w:themeColor="text1"/>
          <w:lang w:eastAsia="zh-CN"/>
        </w:rPr>
        <w:t>1990s</w:t>
      </w:r>
      <w:proofErr w:type="spellEnd"/>
      <w:r w:rsidRPr="00282F3B">
        <w:rPr>
          <w:rFonts w:ascii="Times New Roman" w:hAnsi="Times New Roman" w:cs="Times New Roman"/>
          <w:color w:val="000000" w:themeColor="text1"/>
          <w:lang w:eastAsia="zh-CN"/>
        </w:rPr>
        <w:t xml:space="preserve">. </w:t>
      </w:r>
      <w:r w:rsidR="0075697E">
        <w:rPr>
          <w:rFonts w:ascii="Times New Roman" w:hAnsi="Times New Roman" w:cs="Times New Roman" w:hint="eastAsia"/>
          <w:color w:val="000000" w:themeColor="text1"/>
          <w:lang w:eastAsia="zh-CN"/>
        </w:rPr>
        <w:t>Moreover, t</w:t>
      </w:r>
      <w:r w:rsidRPr="00282F3B">
        <w:rPr>
          <w:rFonts w:ascii="Times New Roman" w:hAnsi="Times New Roman" w:cs="Times New Roman"/>
          <w:color w:val="000000" w:themeColor="text1"/>
          <w:lang w:eastAsia="zh-CN"/>
        </w:rPr>
        <w:t xml:space="preserve">his </w:t>
      </w:r>
      <w:r w:rsidR="0075697E">
        <w:rPr>
          <w:rFonts w:ascii="Times New Roman" w:hAnsi="Times New Roman" w:cs="Times New Roman" w:hint="eastAsia"/>
          <w:color w:val="000000" w:themeColor="text1"/>
          <w:lang w:eastAsia="zh-CN"/>
        </w:rPr>
        <w:t>topic</w:t>
      </w:r>
      <w:r w:rsidRPr="00282F3B">
        <w:rPr>
          <w:rFonts w:ascii="Times New Roman" w:hAnsi="Times New Roman" w:cs="Times New Roman"/>
          <w:color w:val="000000" w:themeColor="text1"/>
          <w:lang w:eastAsia="zh-CN"/>
        </w:rPr>
        <w:t xml:space="preserve"> remains contentious across various traits. In response, new theories have been proposed to explain the covariance between traits and how they are perceived.</w:t>
      </w:r>
      <w:r w:rsidR="00344A83" w:rsidRPr="00344A83">
        <w:rPr>
          <w:rFonts w:ascii="Times New Roman" w:hAnsi="Times New Roman" w:cs="Times New Roman"/>
          <w:color w:val="000000" w:themeColor="text1"/>
          <w:lang w:eastAsia="zh-CN"/>
        </w:rPr>
        <w:t xml:space="preserve"> </w:t>
      </w:r>
    </w:p>
    <w:p w14:paraId="52BCF38C" w14:textId="5A50433F" w:rsidR="00344A83" w:rsidRPr="00344A83" w:rsidRDefault="0075697E" w:rsidP="00282F3B">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 xml:space="preserve">One key trait in this debate is intelligence. </w:t>
      </w:r>
      <w:proofErr w:type="spellStart"/>
      <w:r w:rsidRPr="0075697E">
        <w:rPr>
          <w:rFonts w:ascii="Times New Roman" w:hAnsi="Times New Roman" w:cs="Times New Roman"/>
          <w:color w:val="000000" w:themeColor="text1"/>
          <w:lang w:eastAsia="zh-CN"/>
        </w:rPr>
        <w:t>Zebrowitz</w:t>
      </w:r>
      <w:proofErr w:type="spellEnd"/>
      <w:r w:rsidRPr="0075697E">
        <w:rPr>
          <w:rFonts w:ascii="Times New Roman" w:hAnsi="Times New Roman" w:cs="Times New Roman"/>
          <w:color w:val="000000" w:themeColor="text1"/>
          <w:lang w:eastAsia="zh-CN"/>
        </w:rPr>
        <w:t xml:space="preserve"> et al.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7Irv7Gzk","properties":{"formattedCitation":"(Zebrowitz et al., 2002)","plainCitation":"(Zebrowitz et al., 2002)","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2002)</w:t>
      </w:r>
      <w:r w:rsidR="00DD72DB">
        <w:rPr>
          <w:rFonts w:ascii="Times New Roman" w:hAnsi="Times New Roman" w:cs="Times New Roman"/>
          <w:color w:val="000000" w:themeColor="text1"/>
          <w:lang w:eastAsia="zh-CN"/>
        </w:rPr>
        <w:fldChar w:fldCharType="end"/>
      </w:r>
      <w:r w:rsidR="00DD72DB">
        <w:rPr>
          <w:rFonts w:ascii="Times New Roman" w:hAnsi="Times New Roman" w:cs="Times New Roman" w:hint="eastAsia"/>
          <w:color w:val="000000" w:themeColor="text1"/>
          <w:lang w:eastAsia="zh-CN"/>
        </w:rPr>
        <w:t xml:space="preserve"> </w:t>
      </w:r>
      <w:r w:rsidRPr="0075697E">
        <w:rPr>
          <w:rFonts w:ascii="Times New Roman" w:hAnsi="Times New Roman" w:cs="Times New Roman"/>
          <w:color w:val="000000" w:themeColor="text1"/>
          <w:lang w:eastAsia="zh-CN"/>
        </w:rPr>
        <w:t>proposed a developmental model of the attractiveness-intelligence relationship, suggesting that various developmental pathways, such as genetic and environmental influences, contribute to this association. Contrary to earlier meta-analyses</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UxKHNHwG","properties":{"formattedCitation":"(Feingold, 1992)","plainCitation":"(Feingold, 1992)","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Feingold, 1992)</w:t>
      </w:r>
      <w:r w:rsidR="00DD72DB">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their findings showed a consistent link between intelligence and attractiveness from childhood through middle adulthood. Building on the good genes hypothesis</w:t>
      </w:r>
      <w:r w:rsidR="00DD72DB">
        <w:rPr>
          <w:rFonts w:ascii="Times New Roman" w:hAnsi="Times New Roman" w:cs="Times New Roman" w:hint="eastAsia"/>
          <w:color w:val="000000" w:themeColor="text1"/>
          <w:lang w:eastAsia="zh-CN"/>
        </w:rPr>
        <w:t xml:space="preserve"> </w:t>
      </w:r>
      <w:r w:rsidR="00DD72DB">
        <w:rPr>
          <w:rFonts w:ascii="Times New Roman" w:hAnsi="Times New Roman" w:cs="Times New Roman"/>
          <w:color w:val="000000" w:themeColor="text1"/>
          <w:lang w:eastAsia="zh-CN"/>
        </w:rPr>
        <w:fldChar w:fldCharType="begin"/>
      </w:r>
      <w:r w:rsidR="00DD72DB">
        <w:rPr>
          <w:rFonts w:ascii="Times New Roman" w:hAnsi="Times New Roman" w:cs="Times New Roman"/>
          <w:color w:val="000000" w:themeColor="text1"/>
          <w:lang w:eastAsia="zh-CN"/>
        </w:rPr>
        <w:instrText xml:space="preserve"> ADDIN ZOTERO_ITEM CSL_CITATION {"citationID":"D2fFlxf6","properties":{"formattedCitation":"(Thornhill &amp; Gangestad, 1993, 1999)","plainCitation":"(Thornhill &amp; Gangestad, 1993, 1999)","noteIndex":0},"citationItems":[{"id":544053,"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DD72DB">
        <w:rPr>
          <w:rFonts w:ascii="Times New Roman" w:hAnsi="Times New Roman" w:cs="Times New Roman"/>
          <w:color w:val="000000" w:themeColor="text1"/>
          <w:lang w:eastAsia="zh-CN"/>
        </w:rPr>
        <w:fldChar w:fldCharType="separate"/>
      </w:r>
      <w:r w:rsidR="00DD72DB" w:rsidRPr="00DD72DB">
        <w:rPr>
          <w:rFonts w:ascii="Times New Roman" w:hAnsi="Times New Roman" w:cs="Times New Roman" w:hint="eastAsia"/>
        </w:rPr>
        <w:t>(Thornhill &amp; Gangestad, 1993, 1999)</w:t>
      </w:r>
      <w:r w:rsidR="00DD72DB">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w:t>
      </w:r>
      <w:proofErr w:type="spellStart"/>
      <w:r w:rsidRPr="0075697E">
        <w:rPr>
          <w:rFonts w:ascii="Times New Roman" w:hAnsi="Times New Roman" w:cs="Times New Roman"/>
          <w:color w:val="000000" w:themeColor="text1"/>
          <w:lang w:eastAsia="zh-CN"/>
        </w:rPr>
        <w:t>Zebrowitz</w:t>
      </w:r>
      <w:proofErr w:type="spellEnd"/>
      <w:r w:rsidRPr="0075697E">
        <w:rPr>
          <w:rFonts w:ascii="Times New Roman" w:hAnsi="Times New Roman" w:cs="Times New Roman"/>
          <w:color w:val="000000" w:themeColor="text1"/>
          <w:lang w:eastAsia="zh-CN"/>
        </w:rPr>
        <w:t xml:space="preserve"> et al. introduced the bad genes hypothesis and the face overgeneralization hypothesis</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rftVaOS5","properties":{"formattedCitation":"(Zebrowitz, 2017; Zebrowitz et al., 2003; Zebrowitz &amp; Rhodes, 2004)","plainCitation":"(Zebrowitz, 2017; Zebrowitz et al., 2003; Zebrowitz &amp; Rhodes, 2004)","noteIndex":0},"citationItems":[{"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Zebrowitz, 2017; Zebrowitz et al., 2003; 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proposing that while attractiveness predicts intelligence at lower levels, people tend to overgeneralize this association across the full </w:t>
      </w:r>
      <w:r>
        <w:rPr>
          <w:rFonts w:ascii="Times New Roman" w:hAnsi="Times New Roman" w:cs="Times New Roman" w:hint="eastAsia"/>
          <w:color w:val="000000" w:themeColor="text1"/>
          <w:lang w:eastAsia="zh-CN"/>
        </w:rPr>
        <w:t>range</w:t>
      </w:r>
      <w:r w:rsidRPr="0075697E">
        <w:rPr>
          <w:rFonts w:ascii="Times New Roman" w:hAnsi="Times New Roman" w:cs="Times New Roman"/>
          <w:color w:val="000000" w:themeColor="text1"/>
          <w:lang w:eastAsia="zh-CN"/>
        </w:rPr>
        <w:t xml:space="preserve"> of attractiveness. In response, another evolutionary theory emerged—the assortative mating hypothesis—which challenges the idea that the beauty-is-good effect is purely a stereotyp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fQL3Szos","properties":{"formattedCitation":"(Kanazawa, 2004, 2006)","plainCitation":"(Kanazawa, 2004, 2006)","noteIndex":0},"citationItems":[{"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39036,"uris":["http://zotero.org/users/6113531/items/CQTW4WIC"],"itemData":{"id":539036,"type":"article-journal","abstract":"The generalized Trivers–Willard hypothesis (gTWH) [Kanazawa, S., 2005a. Big and tall parents have more sons; further generalizations of the Trivers–Willard hypothesis. J. Theor. Biol. 235, 583–590] proposes that parents who possess any heritable trait which increases the male reproductive success at a greater rate than female reproductive success in a given environment have a higher-than-expected offspring sex ratio, and parents who possess any heritable trait which increases the female reproductive success at a greater rate than male reproductive success in a given environment have a lower-than-expected offspring sex ratio. One heritable trait which increases the reproductive success of sons signiﬁcantly more than that of daughters in the ancestral environment is the tendency toward violence and aggression. I therefore predict that violent parents have a higher-than-expected offspring sex ratio (more sons). The analysis of both American samples and a British sample demonstrates that battered women, who are mated to violent men, have signiﬁcantly more sons than daughters.","container-title":"Journal of Theoretical Biology","DOI":"10.1016/j.jtbi.2005.08.010","ISSN":"00225193","issue":"4","journalAbbreviation":"Journal of Theoretical Biology","language":"en","license":"https://www.elsevier.com/tdm/userlicense/1.0/","page":"450-459","source":"DOI.org (Crossref)","title":"Violent men have more sons: Further evidence for the generalized Trivers–Willard hypothesis (gTWH)","title-short":"Violent men have more sons","volume":"239","author":[{"family":"Kanazawa","given":"Satoshi"}],"issued":{"date-parts":[["2006",4]]},"citation-key":"KanazawaViolentmenhave2006"}}],"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Kanazawa, 2004, 2006)</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is account suggests that individuals pair based on traits that increase status, leading men to mate with more attractive women. </w:t>
      </w:r>
      <w:r>
        <w:rPr>
          <w:rFonts w:ascii="Times New Roman" w:hAnsi="Times New Roman" w:cs="Times New Roman" w:hint="eastAsia"/>
          <w:color w:val="000000" w:themeColor="text1"/>
          <w:lang w:eastAsia="zh-CN"/>
        </w:rPr>
        <w:t xml:space="preserve">Resulting offspring is thus higher in both traits characterizing their parents. </w:t>
      </w:r>
      <w:r w:rsidRPr="0075697E">
        <w:rPr>
          <w:rFonts w:ascii="Times New Roman" w:hAnsi="Times New Roman" w:cs="Times New Roman"/>
          <w:color w:val="000000" w:themeColor="text1"/>
          <w:lang w:eastAsia="zh-CN"/>
        </w:rPr>
        <w:t xml:space="preserve">A recent version of this theory also accommodates potential nonlinear relationships between trait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iPtcUlX9","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CD72A2">
        <w:rPr>
          <w:rFonts w:ascii="Times New Roman" w:hAnsi="Times New Roman" w:cs="Times New Roman" w:hint="eastAsia"/>
          <w:color w:val="000000" w:themeColor="text1"/>
          <w:lang w:eastAsia="zh-CN"/>
        </w:rPr>
        <w:instrText>í</w:instrText>
      </w:r>
      <w:r w:rsidR="00CD72A2">
        <w:rPr>
          <w:rFonts w:ascii="Times New Roman" w:hAnsi="Times New Roman" w:cs="Times New Roman"/>
          <w:color w:val="000000" w:themeColor="text1"/>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However, the predictive power of the assortative mating hypothesis may be limited in monogamous societies</w:t>
      </w:r>
      <w:r w:rsidR="00CD72A2">
        <w:rPr>
          <w:rFonts w:ascii="Times New Roman" w:hAnsi="Times New Roman" w:cs="Times New Roman" w:hint="eastAsia"/>
          <w:color w:val="000000" w:themeColor="text1"/>
          <w:lang w:eastAsia="zh-CN"/>
        </w:rPr>
        <w:t xml:space="preserve"> and thus was not fully supported by subsequent studie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bb7ujDto","properties":{"formattedCitation":"(Mitchem et al., 2015)","plainCitation":"(Mitchem et al., 2015)","noteIndex":0},"citationItems":[{"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Mitchem et al., 201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r w:rsidR="00344A83" w:rsidRPr="00344A83">
        <w:rPr>
          <w:rFonts w:ascii="Times New Roman" w:hAnsi="Times New Roman" w:cs="Times New Roman"/>
          <w:color w:val="000000" w:themeColor="text1"/>
          <w:lang w:eastAsia="zh-CN"/>
        </w:rPr>
        <w:t xml:space="preserve"> </w:t>
      </w:r>
    </w:p>
    <w:p w14:paraId="35D82B5C" w14:textId="3CBF9EBC" w:rsidR="00344A83" w:rsidRPr="00344A83" w:rsidRDefault="0075697E" w:rsidP="00282F3B">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A second trait of interest is physical health. The association between health and attractiveness remains inconsistent across both theoretical accounts and empirical findings</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TbzpY4PF","properties":{"formattedCitation":"(De Jager et al., 2018; Kalick et al., 1998; Sheehan &amp; Hamermesh, 2024; Weeden &amp; Sabini, 2005)","plainCitation":"(De Jager et al., 2018; Kalick et al., 1998; Sheehan &amp; Hamermesh, 2024; Weeden &amp; Sabini, 2005)","noteIndex":0},"citationItems":[{"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id":549236,"uris":["http://zotero.org/users/6113531/items/XY8QZEGT"],"itemData":{"id":549236,"type":"article-journal","abstract":"Inspired by the evolutionary conjecture that sexually selected traits function as indicators of pathogen resistance in animals and humans, we examined the notion that human facial attractiveness provides evidence of health. Using photos of 164 males and 169 females in late adolescence and health data on these individuals in adolescence, middle adulthood, and later adulthood, we found that adolescent facial attractiveness was unrelated to adolescent health for either males or females, and was not predictive of health at the later times. We also asked raters to guess the health of each stimulus person from his or her photo. Relatively attractive stimulus persons were mistakenly rated as healthier than their peers. The correlation between perceived health and medically assessed health increased when attractiveness was statistically controlled, which implies that attractiveness suppressed the accurate recognition of health. These findings may have important implications for evolutionary models.","container-title":"Psychological Science","DOI":"10.1111/1467-9280.00002","ISSN":"0956-7976","issue":"1","journalAbbreviation":"Psychol Sci","language":"en","note":"publisher: SAGE Publications Inc","page":"8-13","source":"SAGE Journals","title":"Does Human Facial Attractiveness Honestly Advertise Health? Longitudinal Data on an Evolutionary Question","title-short":"Does Human Facial Attractiveness Honestly Advertise Health?","volume":"9","author":[{"family":"Kalick","given":"S. Michael"},{"family":"Zebrowitz","given":"Leslie A."},{"family":"Langlois","given":"Judith H."},{"family":"Johnson","given":"Robert M."}],"issued":{"date-parts":[["1998",1,1]]},"citation-key":"KalickDoesHumanFacial1998"}},{"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De Jager et al., 2018; Kalick et al., 1998; Sheehan &amp; Hamermesh, 2024; Weeden &amp; Sabini, 200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e good genes hypothesis suggests that health is not merely the absence of disease but the ability to convert biological energy into fit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TH4hE6DM","properties":{"formattedCitation":"(Thornhill &amp; Gangestad, 1999)","plainCitation":"(Thornhill &amp; Gangestad, 1999)","noteIndex":0},"citationItems":[{"id":550532,"uris":["http://zotero.org/users/6113531/items/6YFWJLQ8"],"itemData":{"id":550532,"type":"article-journal","abstract":"Humans in societies around the world discriminate between potential mates on the basis of attractiveness in ways that can dramatically affect their lives. From an evolutionary perspective, a reasonable working hypothesis is that the psychological mechanisms underlying attractiveness judgments are adaptations that have evolved in the service of choosing a mate so as to increase gene propagation throughout evolutionary history. The main hypothesis that has directed evolutionary psychology research into facial attractiveness is that these judgments reflect information about what can be broadly defined as an individual’s health. This has been investigated by examining whether attractiveness judgments show special design for detecting cues that allow us to make assessments of overall phenotypic condition. This review examines the three major lines of research that have been pursued in order to answer the question of whether attractiveness reflects non-obvious indicators of phenotypic condition. These are studies that have examined facial symmetry, averageness, and secondary sex characteristics as hormone markers.","container-title":"Trends in Cognitive Sciences","DOI":"10.1016/S1364-6613(99)01403-5","ISSN":"1364-6613","issue":"12","journalAbbreviation":"Trends in Cognitive Sciences","page":"452-460","source":"ScienceDirect","title":"Facial attractiveness","volume":"3","author":[{"family":"Thornhill","given":"Randy"},{"family":"Gangestad","given":"Steven W."}],"issued":{"date-parts":[["1999",12,1]]},"citation-key":"ThornhillFacialattractiveness199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Thornhill &amp; Gangestad, 199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Supporting this, Thornhill and Gangestad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XN6Vag8X","properties":{"formattedCitation":"(Thornhill &amp; Gangestad, 2006)","plainCitation":"(Thornhill &amp; Gangestad, 2006)","noteIndex":0},"citationItems":[{"id":551102,"uris":["http://zotero.org/users/6113531/items/LPU7YRKX"],"itemData":{"id":551102,"type":"article-journal","container-title":"Evolution and Human Behavior","issue":"2","note":"publisher: Elsevier","page":"131–144","source":"Google Scholar","title":"Facial sexual dimorphism, developmental stability, and susceptibility to disease in men and women","volume":"27","author":[{"family":"Thornhill","given":"Randy"},{"family":"Gangestad","given":"Steven W."}],"issued":{"date-parts":[["2006"]]},"citation-key":"ThornhillFacialsexualdimorphism2006"}}],"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2006)</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found that fluctuating asymmetry, a factor contributing to lower attractiveness, is negatively associated with self-reported respiratory infections. In contrast, the bad genes hypothesis posits that attractiveness is a reliable cue for health only at the lower end of the spectrum, with the perceived link between health and attractiveness exaggerated across the full range of attractive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bkZkIVy4","properties":{"formattedCitation":"(Zebrowitz &amp; Rhodes, 2004)","plainCitation":"(Zebrowitz &amp; Rhodes, 2004)","noteIndex":0},"citationItems":[{"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Reflecting this theoretical debate, empirical findings are similarly mixed on whether attractiveness is a reliable indicator of physical health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KHGALgTM","properties":{"formattedCitation":"(Weeden &amp; Sabini, 2005)","plainCitation":"(Weeden &amp; Sabini, 2005)","noteIndex":0},"citationItems":[{"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Weeden &amp; Sabini, 2005)</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p>
    <w:p w14:paraId="410438AC" w14:textId="4C794DE1" w:rsidR="00344A83" w:rsidRPr="00344A83" w:rsidRDefault="0075697E" w:rsidP="0027015C">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lastRenderedPageBreak/>
        <w:t>The literature review revealed several meta-analyses that have examined both perceived and measured relationships between attractiveness and theoretically relevant traits. However, most of these reviews were conducted nearly 30 years ago and do not incorporate more recent empirical findings. The current study aims to perform a more comprehensive meta-analysis on the perceived and measured associations between attractiveness and key traits. In addition to attractiveness, we will focus on four traits of theoretical relevance: intelligence, health, dominance, and sociability. The first two traits are selected due to ongoing debates in the literature, while the latter two are chosen for their central role in person perception</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KyDRa6jf","properties":{"formattedCitation":"(Abele &amp; Bruckm\\uc0\\u252{}ller, 2011; Fiske et al., 2002; Oosterhof &amp; Todorov, 2008)","plainCitation":"(Abele &amp; Bruckmüller, 2011; Fiske et al., 2002; Oosterhof &amp; Todorov, 2008)","noteIndex":0},"citationItems":[{"id":449945,"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rPr>
        <w:t>(Abele &amp; Bruckmüller, 2011; Fiske et al., 2002; Oosterhof &amp; Todorov, 2008)</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w:t>
      </w:r>
      <w:r w:rsidR="00344A83" w:rsidRPr="00344A83">
        <w:rPr>
          <w:rFonts w:ascii="Times New Roman" w:hAnsi="Times New Roman" w:cs="Times New Roman"/>
          <w:color w:val="000000" w:themeColor="text1"/>
          <w:lang w:eastAsia="zh-CN"/>
        </w:rPr>
        <w:t xml:space="preserve"> </w:t>
      </w:r>
    </w:p>
    <w:p w14:paraId="59FEE690" w14:textId="704692A0" w:rsidR="00344A83" w:rsidRDefault="0075697E" w:rsidP="0027015C">
      <w:pPr>
        <w:pStyle w:val="ae"/>
        <w:ind w:firstLine="420"/>
        <w:rPr>
          <w:rFonts w:ascii="Times New Roman" w:hAnsi="Times New Roman" w:cs="Times New Roman"/>
          <w:color w:val="000000" w:themeColor="text1"/>
          <w:lang w:eastAsia="zh-CN"/>
        </w:rPr>
      </w:pPr>
      <w:r w:rsidRPr="0075697E">
        <w:rPr>
          <w:rFonts w:ascii="Times New Roman" w:hAnsi="Times New Roman" w:cs="Times New Roman"/>
          <w:color w:val="000000" w:themeColor="text1"/>
          <w:lang w:eastAsia="zh-CN"/>
        </w:rPr>
        <w:t>The current study advances the literature by addressing several unresolved issues from previous reviews. First, recent debates have highlighted discrepancies between perceived and measured associations with attractiveness, challenging earlier meta-analytic conclusions. It remains unclear whether these new findings overturn established conclusions. Second, new theoretical accounts and predictions for both measured and perceived traits have emerged</w:t>
      </w:r>
      <w:r w:rsidR="00CD72A2">
        <w:rPr>
          <w:rFonts w:ascii="Times New Roman" w:hAnsi="Times New Roman" w:cs="Times New Roman" w:hint="eastAsia"/>
          <w:color w:val="000000" w:themeColor="text1"/>
          <w:lang w:eastAsia="zh-CN"/>
        </w:rPr>
        <w:t xml:space="preserve">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v4bc8RRZ","properties":{"formattedCitation":"(Conroy-Beam et al., 2019; De Jager et al., 2018; Kanazawa, 2004; Zebrowitz &amp; Rhodes, 2004)","plainCitation":"(Conroy-Beam et al., 2019; De Jager et al., 2018; Kanazawa, 2004; Zebrowitz &amp; Rhodes, 2004)","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í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id":540791,"uris":["http://zotero.org/users/6113531/items/WYPBKKMF"],"itemData":{"id":540791,"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a"}},{"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 De Jager et al., 2018; Kanazawa, 2004; Zebrowitz &amp; Rhodes, 2004)</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xml:space="preserve">. The support for these new theories across empirical findings is still uncertain. For instance, the assortative mating hypothesis suggests that if person perception is influenced by the beauty-is-good stereotype, there should be discrepancies in the reliability of trait judgments based on how strongly they are affected by attractiveness </w:t>
      </w:r>
      <w:r w:rsidR="00CD72A2">
        <w:rPr>
          <w:rFonts w:ascii="Times New Roman" w:hAnsi="Times New Roman" w:cs="Times New Roman"/>
          <w:color w:val="000000" w:themeColor="text1"/>
          <w:lang w:eastAsia="zh-CN"/>
        </w:rPr>
        <w:fldChar w:fldCharType="begin"/>
      </w:r>
      <w:r w:rsidR="00CD72A2">
        <w:rPr>
          <w:rFonts w:ascii="Times New Roman" w:hAnsi="Times New Roman" w:cs="Times New Roman"/>
          <w:color w:val="000000" w:themeColor="text1"/>
          <w:lang w:eastAsia="zh-CN"/>
        </w:rPr>
        <w:instrText xml:space="preserve"> ADDIN ZOTERO_ITEM CSL_CITATION {"citationID":"RK0Y28nR","properties":{"formattedCitation":"(Conroy-Beam et al., 2019)","plainCitation":"(Conroy-Beam et al., 2019)","noteIndex":0},"citationItems":[{"id":539855,"uris":["http://zotero.org/users/6113531/items/9P2HB97E"],"itemData":{"id":539855,"type":"article-journal","abstract":"Mate choice lies close to differential reproduction, the engine of evolution. Patterns of mate choice consequently have power to direct the course of evolution. Here we provide evidence suggesting one pattern of human mate choice—the tendency for mates to be similar in overall desirability—caused the evolution of a structure of correlations that we call the d factor. We use agent-based models to demonstrate that assortative mating causes the evolution of a positive manifold of desirability, d, such that an individual who is desirable as a mate along any one dimension tends to be desirable across all other dimensions. Further, we use a large cross-cultural sample with n = 14,478 from 45 countries around the world to show that this d-factor emerges in human samples, is a cross-cultural universal, and is patterned in a way consistent with an evolutionary history of assortative mating. Our results suggest that assortative mating can explain the evolution of a broad structure of human trait covariation.","container-title":"Evolution and Human Behavior","DOI":"10.1016/j.evolhumbehav.2019.06.003","ISSN":"10905138","issue":"5","journalAbbreviation":"Evolution and Human Behavior","language":"en","page":"479-491","source":"DOI.org (Crossref)","title":"Assortative mating and the evolution of desirability covariation","volume":"40","author":[{"family":"Conroy-Beam","given":"Daniel"},{"family":"Roney","given":"James R."},{"family":"Lukaszewski","given":"Aaron W."},{"family":"Buss","given":"David M."},{"family":"Asao","given":"Kelly"},{"family":"Sorokowska","given":"Agnieszka"},{"family":"Sorokowski","given":"Piotr"},{"family":"Aavik","given":"Toivo"},{"family":"Akello","given":"Grace"},{"family":"Alhabahba","given":"Mohammad Madallh"},{"family":"Alm","given":"Charlotte"},{"family":"Amjad","given":"Naumana"},{"family":"Anjum","given":"Afifa"},{"family":"Atama","given":"Chiemezie S."},{"family":"Atamtürk Duyar","given":"Derya"},{"family":"Ayebare","given":"Richard"},{"family":"Batres","given":"Carlota"},{"family":"Bendixen","given":"Mons"},{"family":"Bensafia","given":"Aicha"},{"family":"Bertoni","given":"Anna"},{"family":"Bizumic","given":"Boris"},{"family":"Boussena","given":"Mahmoud"},{"family":"Butovskaya","given":"Marina"},{"family":"Can","given":"Seda"},{"family":"Cantarero","given":"Katarzyna"},{"family":"Carrier","given":"Antonin"},{"family":"Cetinkaya","given":"Hakan"},{"family":"Croy","given":"Ilona"},{"family":"Cueto","given":"Rosa María"},{"family":"Czub","given":"Marcin"},{"family":"Donato","given":"Silvia"},{"family":"Dronova","given":"Daria"},{"family":"Dural","given":"Seda"},{"family":"Duyar","given":"Izzet"},{"family":"Ertugrul","given":"Berna"},{"family":"Espinosa","given":"Agust</w:instrText>
      </w:r>
      <w:r w:rsidR="00CD72A2">
        <w:rPr>
          <w:rFonts w:ascii="Times New Roman" w:hAnsi="Times New Roman" w:cs="Times New Roman" w:hint="eastAsia"/>
          <w:color w:val="000000" w:themeColor="text1"/>
          <w:lang w:eastAsia="zh-CN"/>
        </w:rPr>
        <w:instrText>í</w:instrText>
      </w:r>
      <w:r w:rsidR="00CD72A2">
        <w:rPr>
          <w:rFonts w:ascii="Times New Roman" w:hAnsi="Times New Roman" w:cs="Times New Roman"/>
          <w:color w:val="000000" w:themeColor="text1"/>
          <w:lang w:eastAsia="zh-CN"/>
        </w:rPr>
        <w:instrText xml:space="preserve">n"},{"family":"Estevan","given":"Ignacio"},{"family":"Esteves","given":"Carla Sofia"},{"family":"Fang","given":"Luxi"},{"family":"Frackowiak","given":"Tomasz"},{"family":"Contreras Garduño","given":"Jorge"},{"family":"González","given":"Karina Ugalde"},{"family":"Guemaz","given":"Farida"},{"family":"Gyuris","given":"Petra"},{"family":"Halamová","given":"Mária"},{"family":"Herak","given":"Iskra"},{"family":"Horvat","given":"Marina"},{"family":"Hromatko","given":"Ivana"},{"family":"Hui","given":"Chin-Ming"},{"family":"Iafrate","given":"Raffaella"},{"family":"Jaafar","given":"Jas Laile"},{"family":"Jiang","given":"Feng"},{"family":"Kafetsios","given":"Konstantinos"},{"family":"Kavčič","given":"Tina"},{"family":"Kennair","given":"Leif Edward Ottesen"},{"family":"Kervyn","given":"Nicolas"},{"family":"Ha","given":"Truong Thi Khanh"},{"family":"Khilji","given":"Imran Ahmed"},{"family":"Köbis","given":"Nils C."},{"family":"Lan","given":"Hoang Moc"},{"family":"Láng","given":"András"},{"family":"Lennard","given":"Georgina R."},{"family":"León","given":"Ernesto"},{"family":"Lindholm","given":"Torun"},{"family":"Linh","given":"Trinh Thi"},{"family":"Lopez","given":"Giulia"},{"family":"Van Luot","given":"Nguyen"},{"family":"Mailhos","given":"Alvaro"},{"family":"Manesi","given":"Zoi"},{"family":"Martinez","given":"Rocio"},{"family":"McKerchar","given":"Sarah L."},{"family":"Meskó","given":"Norbert"},{"family":"Misra","given":"Girishwar"},{"family":"Monaghan","given":"Conal"},{"family":"Mora","given":"Emanuel C."},{"family":"Moya-Garófano","given":"Alba"},{"family":"Musil","given":"Bojan"},{"family":"Natividade","given":"Jean Carlos"},{"family":"Niemczyk","given":"Agnieszka"},{"family":"Nizharadze","given":"George"},{"family":"Oberzaucher","given":"Elisabeth"},{"family":"Oleszkiewicz","given":"Anna"},{"family":"Omar-Fauzee","given":"Mohd Sofian"},{"family":"Onyishi","given":"Ike E."},{"family":"Özener","given":"Baris"},{"family":"Pagani","given":"Ariela Francesca"},{"family":"Pakalniskiene","given":"Vilmante"},{"family":"Parise","given":"Miriam"},{"family":"Pazhoohi","given":"Farid"},{"family":"Pisanski","given":"Annette"},{"family":"Pisanski","given":"Katarzyna"},{"family":"Ponciano","given":"Edna"},{"family":"Popa","given":"Camelia"},{"family":"Prokop","given":"Pavol"},{"family":"Rizwan","given":"Muhammad"},{"family":"Sainz","given":"Mario"},{"family":"Salkičević","given":"Svjetlana"},{"family":"Sargautyte","given":"Ruta"},{"family":"Sarmány-Schuller","given":"Ivan"},{"family":"Schmehl","given":"Susanne"},{"family":"Sharad","given":"Shivantika"},{"family":"Siddiqui","given":"Razi Sultan"},{"family":"Simonetti","given":"Franco"},{"family":"Stoyanova","given":"Stanislava Yordanova"},{"family":"Tadinac","given":"Meri"},{"family":"Varella","given":"Marco Antonio Correa"},{"family":"Vauclair","given":"Christin-Melanie"},{"family":"Vega","given":"Luis Diego"},{"family":"Widarini","given":"Dwi Ajeng"},{"family":"Yoo","given":"Gyesook"},{"family":"Zaťková","given":"Marta"},{"family":"Zupančič","given":"Maja"}],"issued":{"date-parts":[["2019",9]]},"citation-key":"Conroy-BeamAssortativematingevolution2019"}}],"schema":"https://github.com/citation-style-language/schema/raw/master/csl-citation.json"} </w:instrText>
      </w:r>
      <w:r w:rsidR="00CD72A2">
        <w:rPr>
          <w:rFonts w:ascii="Times New Roman" w:hAnsi="Times New Roman" w:cs="Times New Roman"/>
          <w:color w:val="000000" w:themeColor="text1"/>
          <w:lang w:eastAsia="zh-CN"/>
        </w:rPr>
        <w:fldChar w:fldCharType="separate"/>
      </w:r>
      <w:r w:rsidR="00CD72A2" w:rsidRPr="00CD72A2">
        <w:rPr>
          <w:rFonts w:ascii="Times New Roman" w:hAnsi="Times New Roman" w:cs="Times New Roman" w:hint="eastAsia"/>
        </w:rPr>
        <w:t>(Conroy-Beam et al., 2019)</w:t>
      </w:r>
      <w:r w:rsidR="00CD72A2">
        <w:rPr>
          <w:rFonts w:ascii="Times New Roman" w:hAnsi="Times New Roman" w:cs="Times New Roman"/>
          <w:color w:val="000000" w:themeColor="text1"/>
          <w:lang w:eastAsia="zh-CN"/>
        </w:rPr>
        <w:fldChar w:fldCharType="end"/>
      </w:r>
      <w:r w:rsidRPr="0075697E">
        <w:rPr>
          <w:rFonts w:ascii="Times New Roman" w:hAnsi="Times New Roman" w:cs="Times New Roman"/>
          <w:color w:val="000000" w:themeColor="text1"/>
          <w:lang w:eastAsia="zh-CN"/>
        </w:rPr>
        <w:t>. Such discrepancies would not be expected if true associations were present.</w:t>
      </w:r>
      <w:r w:rsidR="00344A83" w:rsidRPr="00344A83">
        <w:rPr>
          <w:rFonts w:ascii="Times New Roman" w:hAnsi="Times New Roman" w:cs="Times New Roman"/>
          <w:color w:val="000000" w:themeColor="text1"/>
          <w:lang w:eastAsia="zh-CN"/>
        </w:rPr>
        <w:t xml:space="preserve"> </w:t>
      </w:r>
    </w:p>
    <w:p w14:paraId="563CA8C1" w14:textId="77777777" w:rsidR="00344A83" w:rsidRDefault="00344A83">
      <w:pPr>
        <w:spacing w:after="0" w:line="480" w:lineRule="auto"/>
        <w:ind w:firstLine="720"/>
        <w:jc w:val="both"/>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br w:type="page"/>
      </w:r>
    </w:p>
    <w:p w14:paraId="3B6FF986" w14:textId="148FA6EB" w:rsidR="00344A83" w:rsidRPr="00CE413C" w:rsidRDefault="00344A83" w:rsidP="00344A83">
      <w:pPr>
        <w:pStyle w:val="2"/>
        <w:jc w:val="center"/>
        <w:rPr>
          <w:rFonts w:ascii="Times New Roman" w:hAnsi="Times New Roman" w:cs="Times New Roman"/>
          <w:b/>
          <w:bCs/>
          <w:color w:val="000000" w:themeColor="text1"/>
          <w:sz w:val="24"/>
          <w:szCs w:val="24"/>
          <w:lang w:eastAsia="zh-CN"/>
        </w:rPr>
      </w:pPr>
      <w:r w:rsidRPr="00CE413C">
        <w:rPr>
          <w:rFonts w:ascii="Times New Roman" w:hAnsi="Times New Roman" w:cs="Times New Roman"/>
          <w:b/>
          <w:bCs/>
          <w:color w:val="000000" w:themeColor="text1"/>
          <w:sz w:val="24"/>
          <w:szCs w:val="24"/>
          <w:lang w:eastAsia="zh-CN"/>
        </w:rPr>
        <w:lastRenderedPageBreak/>
        <w:t>References</w:t>
      </w:r>
    </w:p>
    <w:p w14:paraId="52497828" w14:textId="77777777" w:rsidR="00CD72A2" w:rsidRPr="00CE413C" w:rsidRDefault="0075697E" w:rsidP="00CD72A2">
      <w:pPr>
        <w:pStyle w:val="af1"/>
        <w:rPr>
          <w:rFonts w:ascii="Times New Roman" w:hAnsi="Times New Roman" w:cs="Times New Roman"/>
        </w:rPr>
      </w:pPr>
      <w:r w:rsidRPr="00CE413C">
        <w:rPr>
          <w:rFonts w:ascii="Times New Roman" w:hAnsi="Times New Roman" w:cs="Times New Roman"/>
          <w:color w:val="000000" w:themeColor="text1"/>
          <w:lang w:eastAsia="zh-CN"/>
        </w:rPr>
        <w:fldChar w:fldCharType="begin"/>
      </w:r>
      <w:r w:rsidRPr="00CE413C">
        <w:rPr>
          <w:rFonts w:ascii="Times New Roman" w:hAnsi="Times New Roman" w:cs="Times New Roman"/>
          <w:color w:val="000000" w:themeColor="text1"/>
          <w:lang w:eastAsia="zh-CN"/>
        </w:rPr>
        <w:instrText xml:space="preserve"> ADDIN ZOTERO_BIBL {"uncited":[],"omitted":[],"custom":[]} CSL_BIBLIOGRAPHY </w:instrText>
      </w:r>
      <w:r w:rsidRPr="00CE413C">
        <w:rPr>
          <w:rFonts w:ascii="Times New Roman" w:hAnsi="Times New Roman" w:cs="Times New Roman"/>
          <w:color w:val="000000" w:themeColor="text1"/>
          <w:lang w:eastAsia="zh-CN"/>
        </w:rPr>
        <w:fldChar w:fldCharType="separate"/>
      </w:r>
      <w:r w:rsidR="00CD72A2" w:rsidRPr="00CE413C">
        <w:rPr>
          <w:rFonts w:ascii="Times New Roman" w:hAnsi="Times New Roman" w:cs="Times New Roman"/>
        </w:rPr>
        <w:t xml:space="preserve">Abele, A. E., &amp; Bruckmüller, S. (2011). The bigger one of the “Big Two”? Preferential processing of communal information. </w:t>
      </w:r>
      <w:r w:rsidR="00CD72A2" w:rsidRPr="00CE413C">
        <w:rPr>
          <w:rFonts w:ascii="Times New Roman" w:hAnsi="Times New Roman" w:cs="Times New Roman"/>
          <w:i/>
          <w:iCs/>
        </w:rPr>
        <w:t>Journal of Experimental Social Psychology</w:t>
      </w:r>
      <w:r w:rsidR="00CD72A2" w:rsidRPr="00CE413C">
        <w:rPr>
          <w:rFonts w:ascii="Times New Roman" w:hAnsi="Times New Roman" w:cs="Times New Roman"/>
        </w:rPr>
        <w:t xml:space="preserve">, </w:t>
      </w:r>
      <w:r w:rsidR="00CD72A2" w:rsidRPr="00CE413C">
        <w:rPr>
          <w:rFonts w:ascii="Times New Roman" w:hAnsi="Times New Roman" w:cs="Times New Roman"/>
          <w:i/>
          <w:iCs/>
        </w:rPr>
        <w:t>47</w:t>
      </w:r>
      <w:r w:rsidR="00CD72A2" w:rsidRPr="00CE413C">
        <w:rPr>
          <w:rFonts w:ascii="Times New Roman" w:hAnsi="Times New Roman" w:cs="Times New Roman"/>
        </w:rPr>
        <w:t>(5), 935–948. https://doi.org/10.1016/j.jesp.2011.03.028</w:t>
      </w:r>
    </w:p>
    <w:p w14:paraId="67938845"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Becker, G. S. (2010). </w:t>
      </w:r>
      <w:r w:rsidRPr="00CE413C">
        <w:rPr>
          <w:rFonts w:ascii="Times New Roman" w:hAnsi="Times New Roman" w:cs="Times New Roman"/>
          <w:i/>
          <w:iCs/>
        </w:rPr>
        <w:t>The economics of discrimination</w:t>
      </w:r>
      <w:r w:rsidRPr="00CE413C">
        <w:rPr>
          <w:rFonts w:ascii="Times New Roman" w:hAnsi="Times New Roman" w:cs="Times New Roman"/>
        </w:rPr>
        <w:t>. University of Chicago press. https://www.google.com/books?hl=zh-CN&amp;lr=&amp;id=50qHcSNVVEMC&amp;oi=fnd&amp;pg=PP7&amp;dq=The+economics+of+discrimination.+University+of+Chicago+Press.&amp;ots=ETgYOdcvAi&amp;sig=0Nh-vRwuBP8JpfMRLWR--zFeNIQ</w:t>
      </w:r>
    </w:p>
    <w:p w14:paraId="21DFB4EE"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Conroy-Beam, D., Roney, J. R., Lukaszewski, A. W., Buss, D. M., Asao, K., Sorokowska, A., Sorokowski, P., Aavik, T., Akello, G., Alhabahba, M. M., Alm, C., Amjad, N., Anjum, A., Atama, C. S., Atamtürk Duyar, D., Ayebare, R., Batres, C., Bendixen, M., Bensafia, A., … Zupančič, M. (2019). Assortative mating and the evolution of desirability covariation. </w:t>
      </w:r>
      <w:r w:rsidRPr="00CE413C">
        <w:rPr>
          <w:rFonts w:ascii="Times New Roman" w:hAnsi="Times New Roman" w:cs="Times New Roman"/>
          <w:i/>
          <w:iCs/>
        </w:rPr>
        <w:t>Evolution and Human Behavior</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5), 479–491. https://doi.org/10.1016/j.evolhumbehav.2019.06.003</w:t>
      </w:r>
    </w:p>
    <w:p w14:paraId="1E2CDD96"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De Jager, S., Coetzee, N., &amp; Coetzee, V. (2018). Facial Adiposity, Attractiveness, and Health: A Review. </w:t>
      </w:r>
      <w:r w:rsidRPr="00CE413C">
        <w:rPr>
          <w:rFonts w:ascii="Times New Roman" w:hAnsi="Times New Roman" w:cs="Times New Roman"/>
          <w:i/>
          <w:iCs/>
        </w:rPr>
        <w:t>Frontiers in Psychology</w:t>
      </w:r>
      <w:r w:rsidRPr="00CE413C">
        <w:rPr>
          <w:rFonts w:ascii="Times New Roman" w:hAnsi="Times New Roman" w:cs="Times New Roman"/>
        </w:rPr>
        <w:t xml:space="preserve">, </w:t>
      </w:r>
      <w:r w:rsidRPr="00CE413C">
        <w:rPr>
          <w:rFonts w:ascii="Times New Roman" w:hAnsi="Times New Roman" w:cs="Times New Roman"/>
          <w:i/>
          <w:iCs/>
        </w:rPr>
        <w:t>9</w:t>
      </w:r>
      <w:r w:rsidRPr="00CE413C">
        <w:rPr>
          <w:rFonts w:ascii="Times New Roman" w:hAnsi="Times New Roman" w:cs="Times New Roman"/>
        </w:rPr>
        <w:t>, 2562. https://doi.org/10.3389/fpsyg.2018.02562</w:t>
      </w:r>
    </w:p>
    <w:p w14:paraId="3A3D9624"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Dion, K., &amp; Walster, E. (1972). WHAT IS BEAUTIFUL IS GOOD. </w:t>
      </w:r>
      <w:r w:rsidRPr="00CE413C">
        <w:rPr>
          <w:rFonts w:ascii="Times New Roman" w:hAnsi="Times New Roman" w:cs="Times New Roman"/>
          <w:i/>
          <w:iCs/>
        </w:rPr>
        <w:t>Journal of Personality and Social Psychology</w:t>
      </w:r>
      <w:r w:rsidRPr="00CE413C">
        <w:rPr>
          <w:rFonts w:ascii="Times New Roman" w:hAnsi="Times New Roman" w:cs="Times New Roman"/>
        </w:rPr>
        <w:t xml:space="preserve">, </w:t>
      </w:r>
      <w:r w:rsidRPr="00CE413C">
        <w:rPr>
          <w:rFonts w:ascii="Times New Roman" w:hAnsi="Times New Roman" w:cs="Times New Roman"/>
          <w:i/>
          <w:iCs/>
        </w:rPr>
        <w:t>24</w:t>
      </w:r>
      <w:r w:rsidRPr="00CE413C">
        <w:rPr>
          <w:rFonts w:ascii="Times New Roman" w:hAnsi="Times New Roman" w:cs="Times New Roman"/>
        </w:rPr>
        <w:t>(3), 285–290. https://doi.org/10.1037/h0033731</w:t>
      </w:r>
    </w:p>
    <w:p w14:paraId="67B5A3F7"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Eagjy, A. H., Ashmore, R. D., &amp; Makhijani, M. G. (1991). What Is Beautiful Is Good, But. . .: A Meta-Anatytic Review of Research on the Physical Attractiveness Stereotype.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10</w:t>
      </w:r>
      <w:r w:rsidRPr="00CE413C">
        <w:rPr>
          <w:rFonts w:ascii="Times New Roman" w:hAnsi="Times New Roman" w:cs="Times New Roman"/>
        </w:rPr>
        <w:t>(1), 109–128.</w:t>
      </w:r>
    </w:p>
    <w:p w14:paraId="3E60201C"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Feingold, A. (1992). Good-looking people are not what we think.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11</w:t>
      </w:r>
      <w:r w:rsidRPr="00CE413C">
        <w:rPr>
          <w:rFonts w:ascii="Times New Roman" w:hAnsi="Times New Roman" w:cs="Times New Roman"/>
        </w:rPr>
        <w:t>(2), 304–341. https://doi.org/10.1037/0033-2909.111.2.304</w:t>
      </w:r>
    </w:p>
    <w:p w14:paraId="08BCA2CC"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Feingold, A. (2017). Understanding the physical attractiveness literature: Qualitative reviews versus meta-analysis.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28. https://doi.org/10.1017/S0140525X16000492</w:t>
      </w:r>
    </w:p>
    <w:p w14:paraId="47BE30AB"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Fiske, S. T., Cuddy, A. J. C., Glick, P., &amp; Xu, J. (2002). A model of (often mixed) stereotype content: Competence and warmth respectively follow from perceived status and competition. </w:t>
      </w:r>
      <w:r w:rsidRPr="00CE413C">
        <w:rPr>
          <w:rFonts w:ascii="Times New Roman" w:hAnsi="Times New Roman" w:cs="Times New Roman"/>
          <w:i/>
          <w:iCs/>
        </w:rPr>
        <w:t>Journal of Personality and Social Psychology</w:t>
      </w:r>
      <w:r w:rsidRPr="00CE413C">
        <w:rPr>
          <w:rFonts w:ascii="Times New Roman" w:hAnsi="Times New Roman" w:cs="Times New Roman"/>
        </w:rPr>
        <w:t xml:space="preserve">, </w:t>
      </w:r>
      <w:r w:rsidRPr="00CE413C">
        <w:rPr>
          <w:rFonts w:ascii="Times New Roman" w:hAnsi="Times New Roman" w:cs="Times New Roman"/>
          <w:i/>
          <w:iCs/>
        </w:rPr>
        <w:t>82</w:t>
      </w:r>
      <w:r w:rsidRPr="00CE413C">
        <w:rPr>
          <w:rFonts w:ascii="Times New Roman" w:hAnsi="Times New Roman" w:cs="Times New Roman"/>
        </w:rPr>
        <w:t>(6), 878–902. https://doi.org/10.1037/0022-3514.82.6.878</w:t>
      </w:r>
    </w:p>
    <w:p w14:paraId="665DF1AD"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Jackson, L. A., Hunter, J. E., &amp; Hodge, C. N. (1995). Physical Attractiveness and Intellectual Competence: A Meta-Analytic Review. </w:t>
      </w:r>
      <w:r w:rsidRPr="00CE413C">
        <w:rPr>
          <w:rFonts w:ascii="Times New Roman" w:hAnsi="Times New Roman" w:cs="Times New Roman"/>
          <w:i/>
          <w:iCs/>
        </w:rPr>
        <w:t>Social Psychology Quarterly</w:t>
      </w:r>
      <w:r w:rsidRPr="00CE413C">
        <w:rPr>
          <w:rFonts w:ascii="Times New Roman" w:hAnsi="Times New Roman" w:cs="Times New Roman"/>
        </w:rPr>
        <w:t xml:space="preserve">, </w:t>
      </w:r>
      <w:r w:rsidRPr="00CE413C">
        <w:rPr>
          <w:rFonts w:ascii="Times New Roman" w:hAnsi="Times New Roman" w:cs="Times New Roman"/>
          <w:i/>
          <w:iCs/>
        </w:rPr>
        <w:t>58</w:t>
      </w:r>
      <w:r w:rsidRPr="00CE413C">
        <w:rPr>
          <w:rFonts w:ascii="Times New Roman" w:hAnsi="Times New Roman" w:cs="Times New Roman"/>
        </w:rPr>
        <w:t>(2), 108–122. https://doi.org/10.2307/2787149</w:t>
      </w:r>
    </w:p>
    <w:p w14:paraId="3D0D66B8"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Kalick, S. M., Zebrowitz, L. A., Langlois, J. H., &amp; Johnson, R. M. (1998). Does Human Facial Attractiveness Honestly Advertise Health? Longitudinal Data on an Evolutionary Question. </w:t>
      </w:r>
      <w:r w:rsidRPr="00CE413C">
        <w:rPr>
          <w:rFonts w:ascii="Times New Roman" w:hAnsi="Times New Roman" w:cs="Times New Roman"/>
          <w:i/>
          <w:iCs/>
        </w:rPr>
        <w:t>Psychological Science</w:t>
      </w:r>
      <w:r w:rsidRPr="00CE413C">
        <w:rPr>
          <w:rFonts w:ascii="Times New Roman" w:hAnsi="Times New Roman" w:cs="Times New Roman"/>
        </w:rPr>
        <w:t xml:space="preserve">, </w:t>
      </w:r>
      <w:r w:rsidRPr="00CE413C">
        <w:rPr>
          <w:rFonts w:ascii="Times New Roman" w:hAnsi="Times New Roman" w:cs="Times New Roman"/>
          <w:i/>
          <w:iCs/>
        </w:rPr>
        <w:t>9</w:t>
      </w:r>
      <w:r w:rsidRPr="00CE413C">
        <w:rPr>
          <w:rFonts w:ascii="Times New Roman" w:hAnsi="Times New Roman" w:cs="Times New Roman"/>
        </w:rPr>
        <w:t>(1), 8–13. https://doi.org/10.1111/1467-9280.00002</w:t>
      </w:r>
    </w:p>
    <w:p w14:paraId="462A77C3"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Kanazawa, S. (2004). Why beautiful people are more intelligent. </w:t>
      </w:r>
      <w:r w:rsidRPr="00CE413C">
        <w:rPr>
          <w:rFonts w:ascii="Times New Roman" w:hAnsi="Times New Roman" w:cs="Times New Roman"/>
          <w:i/>
          <w:iCs/>
        </w:rPr>
        <w:t>Intelligence</w:t>
      </w:r>
      <w:r w:rsidRPr="00CE413C">
        <w:rPr>
          <w:rFonts w:ascii="Times New Roman" w:hAnsi="Times New Roman" w:cs="Times New Roman"/>
        </w:rPr>
        <w:t xml:space="preserve">, </w:t>
      </w:r>
      <w:r w:rsidRPr="00CE413C">
        <w:rPr>
          <w:rFonts w:ascii="Times New Roman" w:hAnsi="Times New Roman" w:cs="Times New Roman"/>
          <w:i/>
          <w:iCs/>
        </w:rPr>
        <w:t>32</w:t>
      </w:r>
      <w:r w:rsidRPr="00CE413C">
        <w:rPr>
          <w:rFonts w:ascii="Times New Roman" w:hAnsi="Times New Roman" w:cs="Times New Roman"/>
        </w:rPr>
        <w:t>(3), 227–243. https://doi.org/10.1016/j.intell.2004.03.003</w:t>
      </w:r>
    </w:p>
    <w:p w14:paraId="6641424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Kanazawa, S. (2006). Violent men have more sons: Further evidence for the generalized Trivers–Willard hypothesis (gTWH). </w:t>
      </w:r>
      <w:r w:rsidRPr="00CE413C">
        <w:rPr>
          <w:rFonts w:ascii="Times New Roman" w:hAnsi="Times New Roman" w:cs="Times New Roman"/>
          <w:i/>
          <w:iCs/>
        </w:rPr>
        <w:t>Journal of Theoretical Biology</w:t>
      </w:r>
      <w:r w:rsidRPr="00CE413C">
        <w:rPr>
          <w:rFonts w:ascii="Times New Roman" w:hAnsi="Times New Roman" w:cs="Times New Roman"/>
        </w:rPr>
        <w:t xml:space="preserve">, </w:t>
      </w:r>
      <w:r w:rsidRPr="00CE413C">
        <w:rPr>
          <w:rFonts w:ascii="Times New Roman" w:hAnsi="Times New Roman" w:cs="Times New Roman"/>
          <w:i/>
          <w:iCs/>
        </w:rPr>
        <w:t>239</w:t>
      </w:r>
      <w:r w:rsidRPr="00CE413C">
        <w:rPr>
          <w:rFonts w:ascii="Times New Roman" w:hAnsi="Times New Roman" w:cs="Times New Roman"/>
        </w:rPr>
        <w:t>(4), 450–459. https://doi.org/10.1016/j.jtbi.2005.08.010</w:t>
      </w:r>
    </w:p>
    <w:p w14:paraId="7098F18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Langlois, J. H., Kalakanis, L., Rubenstein, A. J., Larson, A., Hallam, M., &amp; Smoot, M. (2000). Maxims or myths of beauty? A meta-analytic and theoretical review.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26</w:t>
      </w:r>
      <w:r w:rsidRPr="00CE413C">
        <w:rPr>
          <w:rFonts w:ascii="Times New Roman" w:hAnsi="Times New Roman" w:cs="Times New Roman"/>
        </w:rPr>
        <w:t>(3), 390–423. https://doi.org/10.1037/0033-2909.126.3.390</w:t>
      </w:r>
    </w:p>
    <w:p w14:paraId="3677211C"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Lee, J., Adams, G., Li, Y. J., &amp; Gillath, O. (2017). Context matters for attractiveness bias.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33. https://doi.org/10.1017/S0140525X16000546</w:t>
      </w:r>
    </w:p>
    <w:p w14:paraId="133E1142"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Maestripieri, D., Henry, A., &amp; Nickels, N. (2017). Explaining financial and prosocial biases in favor of attractive people: Interdisciplinary perspectives from economics, social psychology, and evolutionary psychology.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19.</w:t>
      </w:r>
    </w:p>
    <w:p w14:paraId="4F28BB89"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Mitchem, D. G., Zietsch, B. P., Wright, M. J., Martin, N. G., Hewitt, J. K., &amp; Keller, M. C. (2015). No relationship between intelligence and facial attractiveness in a large, genetically informative sample. </w:t>
      </w:r>
      <w:r w:rsidRPr="00CE413C">
        <w:rPr>
          <w:rFonts w:ascii="Times New Roman" w:hAnsi="Times New Roman" w:cs="Times New Roman"/>
          <w:i/>
          <w:iCs/>
        </w:rPr>
        <w:t>Evolution and Human Behavior</w:t>
      </w:r>
      <w:r w:rsidRPr="00CE413C">
        <w:rPr>
          <w:rFonts w:ascii="Times New Roman" w:hAnsi="Times New Roman" w:cs="Times New Roman"/>
        </w:rPr>
        <w:t xml:space="preserve">, </w:t>
      </w:r>
      <w:r w:rsidRPr="00CE413C">
        <w:rPr>
          <w:rFonts w:ascii="Times New Roman" w:hAnsi="Times New Roman" w:cs="Times New Roman"/>
          <w:i/>
          <w:iCs/>
        </w:rPr>
        <w:t>36</w:t>
      </w:r>
      <w:r w:rsidRPr="00CE413C">
        <w:rPr>
          <w:rFonts w:ascii="Times New Roman" w:hAnsi="Times New Roman" w:cs="Times New Roman"/>
        </w:rPr>
        <w:t>(3), 240–247. https://doi.org/10.1016/j.evolhumbehav.2014.11.009</w:t>
      </w:r>
    </w:p>
    <w:p w14:paraId="68AF5733"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Mulford, M., Orbell, J., Shatto, C., &amp; Stockard, J. (1998). Physical Attractiveness, Opportunity, and Success in Everyday Exchange. </w:t>
      </w:r>
      <w:r w:rsidRPr="00CE413C">
        <w:rPr>
          <w:rFonts w:ascii="Times New Roman" w:hAnsi="Times New Roman" w:cs="Times New Roman"/>
          <w:i/>
          <w:iCs/>
        </w:rPr>
        <w:t>American Journal of Sociology</w:t>
      </w:r>
      <w:r w:rsidRPr="00CE413C">
        <w:rPr>
          <w:rFonts w:ascii="Times New Roman" w:hAnsi="Times New Roman" w:cs="Times New Roman"/>
        </w:rPr>
        <w:t xml:space="preserve">, </w:t>
      </w:r>
      <w:r w:rsidRPr="00CE413C">
        <w:rPr>
          <w:rFonts w:ascii="Times New Roman" w:hAnsi="Times New Roman" w:cs="Times New Roman"/>
          <w:i/>
          <w:iCs/>
        </w:rPr>
        <w:t>103</w:t>
      </w:r>
      <w:r w:rsidRPr="00CE413C">
        <w:rPr>
          <w:rFonts w:ascii="Times New Roman" w:hAnsi="Times New Roman" w:cs="Times New Roman"/>
        </w:rPr>
        <w:t>(6), 1565–1592. https://doi.org/10.1086/231401</w:t>
      </w:r>
    </w:p>
    <w:p w14:paraId="29B136F7"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Oosterhof, N. N., &amp; Todorov, A. (2008). The functional basis of face evaluation. </w:t>
      </w:r>
      <w:r w:rsidRPr="00CE413C">
        <w:rPr>
          <w:rFonts w:ascii="Times New Roman" w:hAnsi="Times New Roman" w:cs="Times New Roman"/>
          <w:i/>
          <w:iCs/>
        </w:rPr>
        <w:t>Proceedings of the National Academy of Sciences</w:t>
      </w:r>
      <w:r w:rsidRPr="00CE413C">
        <w:rPr>
          <w:rFonts w:ascii="Times New Roman" w:hAnsi="Times New Roman" w:cs="Times New Roman"/>
        </w:rPr>
        <w:t xml:space="preserve">, </w:t>
      </w:r>
      <w:r w:rsidRPr="00CE413C">
        <w:rPr>
          <w:rFonts w:ascii="Times New Roman" w:hAnsi="Times New Roman" w:cs="Times New Roman"/>
          <w:i/>
          <w:iCs/>
        </w:rPr>
        <w:t>105</w:t>
      </w:r>
      <w:r w:rsidRPr="00CE413C">
        <w:rPr>
          <w:rFonts w:ascii="Times New Roman" w:hAnsi="Times New Roman" w:cs="Times New Roman"/>
        </w:rPr>
        <w:t>(32), 11087–11092. https://doi.org/10.1073/pnas.0805664105</w:t>
      </w:r>
    </w:p>
    <w:p w14:paraId="0E9669BD"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Schein, S. S., Trujillo, L. T., &amp; Langlois, J. H. (2017). Attractiveness bias: A cognitive explanation. </w:t>
      </w:r>
      <w:r w:rsidRPr="00CE413C">
        <w:rPr>
          <w:rFonts w:ascii="Times New Roman" w:hAnsi="Times New Roman" w:cs="Times New Roman"/>
          <w:i/>
          <w:iCs/>
        </w:rPr>
        <w:t>Behavioral and Brain Sciences</w:t>
      </w:r>
      <w:r w:rsidRPr="00CE413C">
        <w:rPr>
          <w:rFonts w:ascii="Times New Roman" w:hAnsi="Times New Roman" w:cs="Times New Roman"/>
        </w:rPr>
        <w:t xml:space="preserve">, </w:t>
      </w:r>
      <w:r w:rsidRPr="00CE413C">
        <w:rPr>
          <w:rFonts w:ascii="Times New Roman" w:hAnsi="Times New Roman" w:cs="Times New Roman"/>
          <w:i/>
          <w:iCs/>
        </w:rPr>
        <w:t>40</w:t>
      </w:r>
      <w:r w:rsidRPr="00CE413C">
        <w:rPr>
          <w:rFonts w:ascii="Times New Roman" w:hAnsi="Times New Roman" w:cs="Times New Roman"/>
        </w:rPr>
        <w:t>, e43. https://doi.org/10.1017/S0140525X16000649</w:t>
      </w:r>
    </w:p>
    <w:p w14:paraId="3B63407E"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Sheehan, C. M., &amp; Hamermesh, D. S. (2024). Looks and longevity: Do prettier people live longer? </w:t>
      </w:r>
      <w:r w:rsidRPr="00CE413C">
        <w:rPr>
          <w:rFonts w:ascii="Times New Roman" w:hAnsi="Times New Roman" w:cs="Times New Roman"/>
          <w:i/>
          <w:iCs/>
        </w:rPr>
        <w:t>Social Science &amp; Medicine</w:t>
      </w:r>
      <w:r w:rsidRPr="00CE413C">
        <w:rPr>
          <w:rFonts w:ascii="Times New Roman" w:hAnsi="Times New Roman" w:cs="Times New Roman"/>
        </w:rPr>
        <w:t xml:space="preserve">, </w:t>
      </w:r>
      <w:r w:rsidRPr="00CE413C">
        <w:rPr>
          <w:rFonts w:ascii="Times New Roman" w:hAnsi="Times New Roman" w:cs="Times New Roman"/>
          <w:i/>
          <w:iCs/>
        </w:rPr>
        <w:t>354</w:t>
      </w:r>
      <w:r w:rsidRPr="00CE413C">
        <w:rPr>
          <w:rFonts w:ascii="Times New Roman" w:hAnsi="Times New Roman" w:cs="Times New Roman"/>
        </w:rPr>
        <w:t>, 117076. https://doi.org/10.1016/j.socscimed.2024.117076</w:t>
      </w:r>
    </w:p>
    <w:p w14:paraId="69ADEA87"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Snyder, M., Tanke, E. D., &amp; Berscheid, E. (1977). Social perception and interpersonal behavior: On the self-fulfilling nature of social stereotypes. </w:t>
      </w:r>
      <w:r w:rsidRPr="00CE413C">
        <w:rPr>
          <w:rFonts w:ascii="Times New Roman" w:hAnsi="Times New Roman" w:cs="Times New Roman"/>
          <w:i/>
          <w:iCs/>
        </w:rPr>
        <w:t>Journal of Personality and Social Psychology</w:t>
      </w:r>
      <w:r w:rsidRPr="00CE413C">
        <w:rPr>
          <w:rFonts w:ascii="Times New Roman" w:hAnsi="Times New Roman" w:cs="Times New Roman"/>
        </w:rPr>
        <w:t xml:space="preserve">, </w:t>
      </w:r>
      <w:r w:rsidRPr="00CE413C">
        <w:rPr>
          <w:rFonts w:ascii="Times New Roman" w:hAnsi="Times New Roman" w:cs="Times New Roman"/>
          <w:i/>
          <w:iCs/>
        </w:rPr>
        <w:t>35</w:t>
      </w:r>
      <w:r w:rsidRPr="00CE413C">
        <w:rPr>
          <w:rFonts w:ascii="Times New Roman" w:hAnsi="Times New Roman" w:cs="Times New Roman"/>
        </w:rPr>
        <w:t>(9), 656–666. https://doi.org/10.1037/0022-3514.35.9.656</w:t>
      </w:r>
    </w:p>
    <w:p w14:paraId="500B2531"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Talamas, S. N., Mavor, K. I., &amp; Perrett, D. I. (2016). Blinded by Beauty: Attractiveness Bias and Accurate Perceptions of Academic Performance. </w:t>
      </w:r>
      <w:r w:rsidRPr="00CE413C">
        <w:rPr>
          <w:rFonts w:ascii="Times New Roman" w:hAnsi="Times New Roman" w:cs="Times New Roman"/>
          <w:i/>
          <w:iCs/>
        </w:rPr>
        <w:t>PLOS ONE</w:t>
      </w:r>
      <w:r w:rsidRPr="00CE413C">
        <w:rPr>
          <w:rFonts w:ascii="Times New Roman" w:hAnsi="Times New Roman" w:cs="Times New Roman"/>
        </w:rPr>
        <w:t xml:space="preserve">, </w:t>
      </w:r>
      <w:r w:rsidRPr="00CE413C">
        <w:rPr>
          <w:rFonts w:ascii="Times New Roman" w:hAnsi="Times New Roman" w:cs="Times New Roman"/>
          <w:i/>
          <w:iCs/>
        </w:rPr>
        <w:t>11</w:t>
      </w:r>
      <w:r w:rsidRPr="00CE413C">
        <w:rPr>
          <w:rFonts w:ascii="Times New Roman" w:hAnsi="Times New Roman" w:cs="Times New Roman"/>
        </w:rPr>
        <w:t>(2), e0148284. https://doi.org/10.1371/journal.pone.0148284</w:t>
      </w:r>
    </w:p>
    <w:p w14:paraId="569EB512"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Thornhill, R., &amp; Gangestad, S. W. (1993). Human facial beauty: Averageness, symmetry, and parasite resistance. </w:t>
      </w:r>
      <w:r w:rsidRPr="00CE413C">
        <w:rPr>
          <w:rFonts w:ascii="Times New Roman" w:hAnsi="Times New Roman" w:cs="Times New Roman"/>
          <w:i/>
          <w:iCs/>
        </w:rPr>
        <w:t>Human Nature</w:t>
      </w:r>
      <w:r w:rsidRPr="00CE413C">
        <w:rPr>
          <w:rFonts w:ascii="Times New Roman" w:hAnsi="Times New Roman" w:cs="Times New Roman"/>
        </w:rPr>
        <w:t xml:space="preserve">, </w:t>
      </w:r>
      <w:r w:rsidRPr="00CE413C">
        <w:rPr>
          <w:rFonts w:ascii="Times New Roman" w:hAnsi="Times New Roman" w:cs="Times New Roman"/>
          <w:i/>
          <w:iCs/>
        </w:rPr>
        <w:t>4</w:t>
      </w:r>
      <w:r w:rsidRPr="00CE413C">
        <w:rPr>
          <w:rFonts w:ascii="Times New Roman" w:hAnsi="Times New Roman" w:cs="Times New Roman"/>
        </w:rPr>
        <w:t>(3), 237–269. https://doi.org/10.1007/BF02692201</w:t>
      </w:r>
    </w:p>
    <w:p w14:paraId="21955F70"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Thornhill, R., &amp; Gangestad, S. W. (1999). Facial attractiveness. </w:t>
      </w:r>
      <w:r w:rsidRPr="00CE413C">
        <w:rPr>
          <w:rFonts w:ascii="Times New Roman" w:hAnsi="Times New Roman" w:cs="Times New Roman"/>
          <w:i/>
          <w:iCs/>
        </w:rPr>
        <w:t>Trends in Cognitive Sciences</w:t>
      </w:r>
      <w:r w:rsidRPr="00CE413C">
        <w:rPr>
          <w:rFonts w:ascii="Times New Roman" w:hAnsi="Times New Roman" w:cs="Times New Roman"/>
        </w:rPr>
        <w:t xml:space="preserve">, </w:t>
      </w:r>
      <w:r w:rsidRPr="00CE413C">
        <w:rPr>
          <w:rFonts w:ascii="Times New Roman" w:hAnsi="Times New Roman" w:cs="Times New Roman"/>
          <w:i/>
          <w:iCs/>
        </w:rPr>
        <w:t>3</w:t>
      </w:r>
      <w:r w:rsidRPr="00CE413C">
        <w:rPr>
          <w:rFonts w:ascii="Times New Roman" w:hAnsi="Times New Roman" w:cs="Times New Roman"/>
        </w:rPr>
        <w:t>(12), 452–460. https://doi.org/10.1016/S1364-6613(99)01403-5</w:t>
      </w:r>
    </w:p>
    <w:p w14:paraId="7A7B14BD"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Thornhill, R., &amp; Gangestad, S. W. (2006). Facial sexual dimorphism, developmental stability, and susceptibility to disease in men and women. </w:t>
      </w:r>
      <w:r w:rsidRPr="00CE413C">
        <w:rPr>
          <w:rFonts w:ascii="Times New Roman" w:hAnsi="Times New Roman" w:cs="Times New Roman"/>
          <w:i/>
          <w:iCs/>
        </w:rPr>
        <w:t>Evolution and Human Behavior</w:t>
      </w:r>
      <w:r w:rsidRPr="00CE413C">
        <w:rPr>
          <w:rFonts w:ascii="Times New Roman" w:hAnsi="Times New Roman" w:cs="Times New Roman"/>
        </w:rPr>
        <w:t xml:space="preserve">, </w:t>
      </w:r>
      <w:r w:rsidRPr="00CE413C">
        <w:rPr>
          <w:rFonts w:ascii="Times New Roman" w:hAnsi="Times New Roman" w:cs="Times New Roman"/>
          <w:i/>
          <w:iCs/>
        </w:rPr>
        <w:t>27</w:t>
      </w:r>
      <w:r w:rsidRPr="00CE413C">
        <w:rPr>
          <w:rFonts w:ascii="Times New Roman" w:hAnsi="Times New Roman" w:cs="Times New Roman"/>
        </w:rPr>
        <w:t>(2), 131–144.</w:t>
      </w:r>
    </w:p>
    <w:p w14:paraId="5ED79AAF"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Webster, M., &amp; Driskell, J. E. (1978). Status Generalization: A Review and Some New Data. </w:t>
      </w:r>
      <w:r w:rsidRPr="00CE413C">
        <w:rPr>
          <w:rFonts w:ascii="Times New Roman" w:hAnsi="Times New Roman" w:cs="Times New Roman"/>
          <w:i/>
          <w:iCs/>
        </w:rPr>
        <w:t>American Sociological Review</w:t>
      </w:r>
      <w:r w:rsidRPr="00CE413C">
        <w:rPr>
          <w:rFonts w:ascii="Times New Roman" w:hAnsi="Times New Roman" w:cs="Times New Roman"/>
        </w:rPr>
        <w:t xml:space="preserve">, </w:t>
      </w:r>
      <w:r w:rsidRPr="00CE413C">
        <w:rPr>
          <w:rFonts w:ascii="Times New Roman" w:hAnsi="Times New Roman" w:cs="Times New Roman"/>
          <w:i/>
          <w:iCs/>
        </w:rPr>
        <w:t>43</w:t>
      </w:r>
      <w:r w:rsidRPr="00CE413C">
        <w:rPr>
          <w:rFonts w:ascii="Times New Roman" w:hAnsi="Times New Roman" w:cs="Times New Roman"/>
        </w:rPr>
        <w:t>(2), 220. https://doi.org/10.2307/2094700</w:t>
      </w:r>
    </w:p>
    <w:p w14:paraId="10560784"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Weeden, J., &amp; Sabini, J. (2005). Physical Attractiveness and Health in Western Societies: A Review. </w:t>
      </w:r>
      <w:r w:rsidRPr="00CE413C">
        <w:rPr>
          <w:rFonts w:ascii="Times New Roman" w:hAnsi="Times New Roman" w:cs="Times New Roman"/>
          <w:i/>
          <w:iCs/>
        </w:rPr>
        <w:t>Psychological Bulletin</w:t>
      </w:r>
      <w:r w:rsidRPr="00CE413C">
        <w:rPr>
          <w:rFonts w:ascii="Times New Roman" w:hAnsi="Times New Roman" w:cs="Times New Roman"/>
        </w:rPr>
        <w:t xml:space="preserve">, </w:t>
      </w:r>
      <w:r w:rsidRPr="00CE413C">
        <w:rPr>
          <w:rFonts w:ascii="Times New Roman" w:hAnsi="Times New Roman" w:cs="Times New Roman"/>
          <w:i/>
          <w:iCs/>
        </w:rPr>
        <w:t>131</w:t>
      </w:r>
      <w:r w:rsidRPr="00CE413C">
        <w:rPr>
          <w:rFonts w:ascii="Times New Roman" w:hAnsi="Times New Roman" w:cs="Times New Roman"/>
        </w:rPr>
        <w:t>(5), 635–653. https://doi.org/10.1037/0033-2909.131.5.635</w:t>
      </w:r>
    </w:p>
    <w:p w14:paraId="4F6B018F"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Zebrowitz, L. A. (2017). First Impressions From Faces. </w:t>
      </w:r>
      <w:r w:rsidRPr="00CE413C">
        <w:rPr>
          <w:rFonts w:ascii="Times New Roman" w:hAnsi="Times New Roman" w:cs="Times New Roman"/>
          <w:i/>
          <w:iCs/>
        </w:rPr>
        <w:t>Current Directions in Psychological Science</w:t>
      </w:r>
      <w:r w:rsidRPr="00CE413C">
        <w:rPr>
          <w:rFonts w:ascii="Times New Roman" w:hAnsi="Times New Roman" w:cs="Times New Roman"/>
        </w:rPr>
        <w:t xml:space="preserve">, </w:t>
      </w:r>
      <w:r w:rsidRPr="00CE413C">
        <w:rPr>
          <w:rFonts w:ascii="Times New Roman" w:hAnsi="Times New Roman" w:cs="Times New Roman"/>
          <w:i/>
          <w:iCs/>
        </w:rPr>
        <w:t>26</w:t>
      </w:r>
      <w:r w:rsidRPr="00CE413C">
        <w:rPr>
          <w:rFonts w:ascii="Times New Roman" w:hAnsi="Times New Roman" w:cs="Times New Roman"/>
        </w:rPr>
        <w:t>(3), 237–242. https://doi.org/10.1177/0963721416683996</w:t>
      </w:r>
    </w:p>
    <w:p w14:paraId="5727A40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Zebrowitz, L. A., Fellous, J.-M., Mignault, A., &amp; Andreoletti, C. (2003). Trait Impressions as Overgeneralized Responses to Adaptively Significant Facial Qualities: Evidence from Connectionist Modeling. </w:t>
      </w:r>
      <w:r w:rsidRPr="00CE413C">
        <w:rPr>
          <w:rFonts w:ascii="Times New Roman" w:hAnsi="Times New Roman" w:cs="Times New Roman"/>
          <w:i/>
          <w:iCs/>
        </w:rPr>
        <w:t>Personality and Social Psychology Review</w:t>
      </w:r>
      <w:r w:rsidRPr="00CE413C">
        <w:rPr>
          <w:rFonts w:ascii="Times New Roman" w:hAnsi="Times New Roman" w:cs="Times New Roman"/>
        </w:rPr>
        <w:t xml:space="preserve">, </w:t>
      </w:r>
      <w:r w:rsidRPr="00CE413C">
        <w:rPr>
          <w:rFonts w:ascii="Times New Roman" w:hAnsi="Times New Roman" w:cs="Times New Roman"/>
          <w:i/>
          <w:iCs/>
        </w:rPr>
        <w:t>7</w:t>
      </w:r>
      <w:r w:rsidRPr="00CE413C">
        <w:rPr>
          <w:rFonts w:ascii="Times New Roman" w:hAnsi="Times New Roman" w:cs="Times New Roman"/>
        </w:rPr>
        <w:t>(3), 194–215. https://doi.org/10.1207/S15327957PSPR0703_01</w:t>
      </w:r>
    </w:p>
    <w:p w14:paraId="26CCEC5A"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t xml:space="preserve">Zebrowitz, L. A., Hall, J. A., Murphy, N. A., &amp; Rhodes, G. (2002). Looking Smart and Looking Good: Facial Cues to Intelligence and their Origins. </w:t>
      </w:r>
      <w:r w:rsidRPr="00CE413C">
        <w:rPr>
          <w:rFonts w:ascii="Times New Roman" w:hAnsi="Times New Roman" w:cs="Times New Roman"/>
          <w:i/>
          <w:iCs/>
        </w:rPr>
        <w:t>Personality and Social Psychology Bulletin</w:t>
      </w:r>
      <w:r w:rsidRPr="00CE413C">
        <w:rPr>
          <w:rFonts w:ascii="Times New Roman" w:hAnsi="Times New Roman" w:cs="Times New Roman"/>
        </w:rPr>
        <w:t xml:space="preserve">, </w:t>
      </w:r>
      <w:r w:rsidRPr="00CE413C">
        <w:rPr>
          <w:rFonts w:ascii="Times New Roman" w:hAnsi="Times New Roman" w:cs="Times New Roman"/>
          <w:i/>
          <w:iCs/>
        </w:rPr>
        <w:t>28</w:t>
      </w:r>
      <w:r w:rsidRPr="00CE413C">
        <w:rPr>
          <w:rFonts w:ascii="Times New Roman" w:hAnsi="Times New Roman" w:cs="Times New Roman"/>
        </w:rPr>
        <w:t>(2), 238–249. https://doi.org/10.1177/0146167202282009</w:t>
      </w:r>
    </w:p>
    <w:p w14:paraId="1E93EE92" w14:textId="77777777" w:rsidR="00CD72A2" w:rsidRPr="00CE413C" w:rsidRDefault="00CD72A2" w:rsidP="00CD72A2">
      <w:pPr>
        <w:pStyle w:val="af1"/>
        <w:rPr>
          <w:rFonts w:ascii="Times New Roman" w:hAnsi="Times New Roman" w:cs="Times New Roman"/>
        </w:rPr>
      </w:pPr>
      <w:r w:rsidRPr="00CE413C">
        <w:rPr>
          <w:rFonts w:ascii="Times New Roman" w:hAnsi="Times New Roman" w:cs="Times New Roman"/>
        </w:rPr>
        <w:lastRenderedPageBreak/>
        <w:t xml:space="preserve">Zebrowitz, L. A., &amp; Rhodes, G. (2004). Sensitivity to “Bad Genes” and the Anomalous Face Overgeneralization Effect: Cue Validity, Cue Utilization, and Accuracy in Judging Intelligence and Health. </w:t>
      </w:r>
      <w:r w:rsidRPr="00CE413C">
        <w:rPr>
          <w:rFonts w:ascii="Times New Roman" w:hAnsi="Times New Roman" w:cs="Times New Roman"/>
          <w:i/>
          <w:iCs/>
        </w:rPr>
        <w:t>Journal of Nonverbal Behavior</w:t>
      </w:r>
      <w:r w:rsidRPr="00CE413C">
        <w:rPr>
          <w:rFonts w:ascii="Times New Roman" w:hAnsi="Times New Roman" w:cs="Times New Roman"/>
        </w:rPr>
        <w:t xml:space="preserve">, </w:t>
      </w:r>
      <w:r w:rsidRPr="00CE413C">
        <w:rPr>
          <w:rFonts w:ascii="Times New Roman" w:hAnsi="Times New Roman" w:cs="Times New Roman"/>
          <w:i/>
          <w:iCs/>
        </w:rPr>
        <w:t>28</w:t>
      </w:r>
      <w:r w:rsidRPr="00CE413C">
        <w:rPr>
          <w:rFonts w:ascii="Times New Roman" w:hAnsi="Times New Roman" w:cs="Times New Roman"/>
        </w:rPr>
        <w:t>(3), 167–185. https://doi.org/10.1023/B:JONB.0000039648.30935.1b</w:t>
      </w:r>
    </w:p>
    <w:p w14:paraId="477C4F25" w14:textId="21613EF3" w:rsidR="00344A83" w:rsidRPr="00344A83" w:rsidRDefault="0075697E" w:rsidP="00344A83">
      <w:pPr>
        <w:pStyle w:val="ae"/>
        <w:rPr>
          <w:rFonts w:hint="eastAsia"/>
          <w:color w:val="000000" w:themeColor="text1"/>
          <w:lang w:eastAsia="zh-CN"/>
        </w:rPr>
      </w:pPr>
      <w:r w:rsidRPr="00CE413C">
        <w:rPr>
          <w:rFonts w:ascii="Times New Roman" w:hAnsi="Times New Roman" w:cs="Times New Roman"/>
          <w:color w:val="000000" w:themeColor="text1"/>
          <w:lang w:eastAsia="zh-CN"/>
        </w:rPr>
        <w:fldChar w:fldCharType="end"/>
      </w:r>
    </w:p>
    <w:p w14:paraId="51C68174" w14:textId="77777777" w:rsidR="007C1543" w:rsidRDefault="007C1543" w:rsidP="00344A83">
      <w:pPr>
        <w:rPr>
          <w:rFonts w:hint="eastAsia"/>
        </w:rPr>
      </w:pPr>
    </w:p>
    <w:sectPr w:rsidR="007C154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B890A34"/>
    <w:multiLevelType w:val="multilevel"/>
    <w:tmpl w:val="5C98B5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5842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7354"/>
    <w:rsid w:val="00126D3E"/>
    <w:rsid w:val="00194B57"/>
    <w:rsid w:val="0027015C"/>
    <w:rsid w:val="00282F3B"/>
    <w:rsid w:val="002A1DED"/>
    <w:rsid w:val="00344A83"/>
    <w:rsid w:val="00387F5D"/>
    <w:rsid w:val="00402C19"/>
    <w:rsid w:val="00567B8D"/>
    <w:rsid w:val="005C684C"/>
    <w:rsid w:val="00607354"/>
    <w:rsid w:val="006A2007"/>
    <w:rsid w:val="0073192B"/>
    <w:rsid w:val="00744F2B"/>
    <w:rsid w:val="00753299"/>
    <w:rsid w:val="0075697E"/>
    <w:rsid w:val="007C1543"/>
    <w:rsid w:val="00C93E19"/>
    <w:rsid w:val="00CD72A2"/>
    <w:rsid w:val="00CE413C"/>
    <w:rsid w:val="00DA55FC"/>
    <w:rsid w:val="00DD72DB"/>
    <w:rsid w:val="00DE625D"/>
    <w:rsid w:val="00F1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B948F"/>
  <w15:chartTrackingRefBased/>
  <w15:docId w15:val="{92D96749-D3D6-43D9-AA85-E31A85629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44A83"/>
    <w:pPr>
      <w:spacing w:after="200" w:line="240" w:lineRule="auto"/>
      <w:ind w:firstLine="0"/>
      <w:jc w:val="left"/>
    </w:pPr>
    <w:rPr>
      <w:rFonts w:asciiTheme="minorHAnsi" w:hAnsiTheme="minorHAnsi" w:cstheme="minorBidi"/>
      <w:color w:val="auto"/>
      <w:kern w:val="0"/>
      <w:lang w:eastAsia="en-US"/>
    </w:rPr>
  </w:style>
  <w:style w:type="paragraph" w:styleId="1">
    <w:name w:val="heading 1"/>
    <w:basedOn w:val="a"/>
    <w:next w:val="a"/>
    <w:link w:val="10"/>
    <w:uiPriority w:val="9"/>
    <w:qFormat/>
    <w:rsid w:val="00607354"/>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607354"/>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607354"/>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607354"/>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607354"/>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607354"/>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607354"/>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607354"/>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607354"/>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07354"/>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607354"/>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607354"/>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607354"/>
    <w:rPr>
      <w:rFonts w:asciiTheme="minorHAnsi" w:hAnsiTheme="minorHAnsi" w:cstheme="majorBidi"/>
      <w:color w:val="0F4761" w:themeColor="accent1" w:themeShade="BF"/>
      <w:sz w:val="28"/>
      <w:szCs w:val="28"/>
    </w:rPr>
  </w:style>
  <w:style w:type="character" w:customStyle="1" w:styleId="50">
    <w:name w:val="标题 5 字符"/>
    <w:basedOn w:val="a0"/>
    <w:link w:val="5"/>
    <w:uiPriority w:val="9"/>
    <w:semiHidden/>
    <w:rsid w:val="00607354"/>
    <w:rPr>
      <w:rFonts w:asciiTheme="minorHAnsi" w:hAnsiTheme="minorHAnsi" w:cstheme="majorBidi"/>
      <w:color w:val="0F4761" w:themeColor="accent1" w:themeShade="BF"/>
    </w:rPr>
  </w:style>
  <w:style w:type="character" w:customStyle="1" w:styleId="60">
    <w:name w:val="标题 6 字符"/>
    <w:basedOn w:val="a0"/>
    <w:link w:val="6"/>
    <w:uiPriority w:val="9"/>
    <w:semiHidden/>
    <w:rsid w:val="00607354"/>
    <w:rPr>
      <w:rFonts w:asciiTheme="minorHAnsi" w:hAnsiTheme="minorHAnsi" w:cstheme="majorBidi"/>
      <w:b/>
      <w:bCs/>
      <w:color w:val="0F4761" w:themeColor="accent1" w:themeShade="BF"/>
    </w:rPr>
  </w:style>
  <w:style w:type="character" w:customStyle="1" w:styleId="70">
    <w:name w:val="标题 7 字符"/>
    <w:basedOn w:val="a0"/>
    <w:link w:val="7"/>
    <w:uiPriority w:val="9"/>
    <w:semiHidden/>
    <w:rsid w:val="00607354"/>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607354"/>
    <w:rPr>
      <w:rFonts w:asciiTheme="minorHAnsi" w:hAnsiTheme="minorHAnsi" w:cstheme="majorBidi"/>
      <w:color w:val="595959" w:themeColor="text1" w:themeTint="A6"/>
    </w:rPr>
  </w:style>
  <w:style w:type="character" w:customStyle="1" w:styleId="90">
    <w:name w:val="标题 9 字符"/>
    <w:basedOn w:val="a0"/>
    <w:link w:val="9"/>
    <w:uiPriority w:val="9"/>
    <w:semiHidden/>
    <w:rsid w:val="00607354"/>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607354"/>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607354"/>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607354"/>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607354"/>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607354"/>
    <w:pPr>
      <w:spacing w:before="160" w:after="160"/>
      <w:jc w:val="center"/>
    </w:pPr>
    <w:rPr>
      <w:i/>
      <w:iCs/>
      <w:color w:val="404040" w:themeColor="text1" w:themeTint="BF"/>
    </w:rPr>
  </w:style>
  <w:style w:type="character" w:customStyle="1" w:styleId="a8">
    <w:name w:val="引用 字符"/>
    <w:basedOn w:val="a0"/>
    <w:link w:val="a7"/>
    <w:uiPriority w:val="29"/>
    <w:rsid w:val="00607354"/>
    <w:rPr>
      <w:i/>
      <w:iCs/>
      <w:color w:val="404040" w:themeColor="text1" w:themeTint="BF"/>
    </w:rPr>
  </w:style>
  <w:style w:type="paragraph" w:styleId="a9">
    <w:name w:val="List Paragraph"/>
    <w:basedOn w:val="a"/>
    <w:uiPriority w:val="34"/>
    <w:qFormat/>
    <w:rsid w:val="00607354"/>
    <w:pPr>
      <w:ind w:left="720"/>
      <w:contextualSpacing/>
    </w:pPr>
  </w:style>
  <w:style w:type="character" w:styleId="aa">
    <w:name w:val="Intense Emphasis"/>
    <w:basedOn w:val="a0"/>
    <w:uiPriority w:val="21"/>
    <w:qFormat/>
    <w:rsid w:val="00607354"/>
    <w:rPr>
      <w:i/>
      <w:iCs/>
      <w:color w:val="0F4761" w:themeColor="accent1" w:themeShade="BF"/>
    </w:rPr>
  </w:style>
  <w:style w:type="paragraph" w:styleId="ab">
    <w:name w:val="Intense Quote"/>
    <w:basedOn w:val="a"/>
    <w:next w:val="a"/>
    <w:link w:val="ac"/>
    <w:uiPriority w:val="30"/>
    <w:qFormat/>
    <w:rsid w:val="006073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607354"/>
    <w:rPr>
      <w:i/>
      <w:iCs/>
      <w:color w:val="0F4761" w:themeColor="accent1" w:themeShade="BF"/>
    </w:rPr>
  </w:style>
  <w:style w:type="character" w:styleId="ad">
    <w:name w:val="Intense Reference"/>
    <w:basedOn w:val="a0"/>
    <w:uiPriority w:val="32"/>
    <w:qFormat/>
    <w:rsid w:val="00607354"/>
    <w:rPr>
      <w:b/>
      <w:bCs/>
      <w:smallCaps/>
      <w:color w:val="0F4761" w:themeColor="accent1" w:themeShade="BF"/>
      <w:spacing w:val="5"/>
    </w:rPr>
  </w:style>
  <w:style w:type="paragraph" w:styleId="ae">
    <w:name w:val="Body Text"/>
    <w:basedOn w:val="a"/>
    <w:link w:val="af"/>
    <w:qFormat/>
    <w:rsid w:val="00344A83"/>
    <w:pPr>
      <w:spacing w:before="180" w:after="180"/>
    </w:pPr>
  </w:style>
  <w:style w:type="character" w:customStyle="1" w:styleId="af">
    <w:name w:val="正文文本 字符"/>
    <w:basedOn w:val="a0"/>
    <w:link w:val="ae"/>
    <w:rsid w:val="00344A83"/>
    <w:rPr>
      <w:rFonts w:asciiTheme="minorHAnsi" w:hAnsiTheme="minorHAnsi" w:cstheme="minorBidi"/>
      <w:color w:val="auto"/>
      <w:kern w:val="0"/>
      <w:lang w:eastAsia="en-US"/>
    </w:rPr>
  </w:style>
  <w:style w:type="paragraph" w:customStyle="1" w:styleId="FirstParagraph">
    <w:name w:val="First Paragraph"/>
    <w:basedOn w:val="ae"/>
    <w:next w:val="ae"/>
    <w:qFormat/>
    <w:rsid w:val="00344A83"/>
  </w:style>
  <w:style w:type="character" w:styleId="af0">
    <w:name w:val="Hyperlink"/>
    <w:basedOn w:val="a0"/>
    <w:rsid w:val="00344A83"/>
    <w:rPr>
      <w:color w:val="156082" w:themeColor="accent1"/>
    </w:rPr>
  </w:style>
  <w:style w:type="paragraph" w:styleId="af1">
    <w:name w:val="Bibliography"/>
    <w:basedOn w:val="a"/>
    <w:next w:val="a"/>
    <w:uiPriority w:val="37"/>
    <w:unhideWhenUsed/>
    <w:rsid w:val="0075697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8096400">
      <w:bodyDiv w:val="1"/>
      <w:marLeft w:val="0"/>
      <w:marRight w:val="0"/>
      <w:marTop w:val="0"/>
      <w:marBottom w:val="0"/>
      <w:divBdr>
        <w:top w:val="none" w:sz="0" w:space="0" w:color="auto"/>
        <w:left w:val="none" w:sz="0" w:space="0" w:color="auto"/>
        <w:bottom w:val="none" w:sz="0" w:space="0" w:color="auto"/>
        <w:right w:val="none" w:sz="0" w:space="0" w:color="auto"/>
      </w:divBdr>
    </w:div>
    <w:div w:id="1951350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rcid.org/0000-0001-6987-6228" TargetMode="External"/><Relationship Id="rId5" Type="http://schemas.openxmlformats.org/officeDocument/2006/relationships/image" Target="media/image1.gif"/><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1</Pages>
  <Words>14668</Words>
  <Characters>83611</Characters>
  <Application>Microsoft Office Word</Application>
  <DocSecurity>0</DocSecurity>
  <Lines>696</Lines>
  <Paragraphs>196</Paragraphs>
  <ScaleCrop>false</ScaleCrop>
  <Company/>
  <LinksUpToDate>false</LinksUpToDate>
  <CharactersWithSpaces>98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song Lu</dc:creator>
  <cp:keywords/>
  <dc:description/>
  <cp:lastModifiedBy>Junsong Lu</cp:lastModifiedBy>
  <cp:revision>5</cp:revision>
  <dcterms:created xsi:type="dcterms:W3CDTF">2024-09-14T16:31:00Z</dcterms:created>
  <dcterms:modified xsi:type="dcterms:W3CDTF">2024-09-16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WV908c2B"/&gt;&lt;style id="http://www.zotero.org/styles/apa" locale="en-US" hasBibliography="1" bibliographyStyleHasBeenSet="1"/&gt;&lt;prefs&gt;&lt;pref name="fieldType" value="Field"/&gt;&lt;/prefs&gt;&lt;/data&gt;</vt:lpwstr>
  </property>
</Properties>
</file>